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SimSun"/>
          <w:b/>
          <w:kern w:val="2"/>
          <w:sz w:val="28"/>
          <w:szCs w:val="28"/>
          <w:lang w:eastAsia="zh-CN"/>
        </w:rPr>
        <w:alias w:val="Title English"/>
        <w:tag w:val="Title English"/>
        <w:id w:val="11169859"/>
        <w:placeholder>
          <w:docPart w:val="5402CB37E6BA4647A200F72F7E394EB6"/>
        </w:placeholder>
      </w:sdtPr>
      <w:sdtEndPr>
        <w:rPr>
          <w:sz w:val="24"/>
        </w:rPr>
      </w:sdtEndPr>
      <w:sdtContent>
        <w:p w14:paraId="2D1E6D54" w14:textId="55CA913E" w:rsidR="006311A4" w:rsidRPr="006311A4" w:rsidRDefault="006154A9" w:rsidP="006311A4">
          <w:pPr>
            <w:widowControl w:val="0"/>
            <w:contextualSpacing/>
            <w:jc w:val="center"/>
            <w:rPr>
              <w:rFonts w:eastAsia="SimSun"/>
              <w:b/>
              <w:kern w:val="2"/>
              <w:szCs w:val="28"/>
              <w:lang w:eastAsia="zh-CN"/>
            </w:rPr>
          </w:pPr>
          <w:sdt>
            <w:sdtPr>
              <w:rPr>
                <w:rFonts w:eastAsia="SimSun"/>
                <w:b/>
                <w:kern w:val="2"/>
                <w:sz w:val="28"/>
                <w:szCs w:val="28"/>
                <w:lang w:eastAsia="zh-CN"/>
              </w:rPr>
              <w:alias w:val="Title English"/>
              <w:tag w:val="Title English"/>
              <w:id w:val="-2061240499"/>
              <w:placeholder>
                <w:docPart w:val="A194F57DA7D9449AB662F09300A46B60"/>
              </w:placeholder>
            </w:sdtPr>
            <w:sdtEndPr/>
            <w:sdtContent>
              <w:r w:rsidR="001839EE">
                <w:rPr>
                  <w:rFonts w:eastAsia="SimSun"/>
                  <w:b/>
                  <w:kern w:val="2"/>
                  <w:sz w:val="28"/>
                  <w:szCs w:val="28"/>
                  <w:lang w:eastAsia="zh-CN"/>
                </w:rPr>
                <w:t>Acid Base Module with SETS Approach to Train Students’ Critical Thinking Skill</w:t>
              </w:r>
            </w:sdtContent>
          </w:sdt>
        </w:p>
      </w:sdtContent>
    </w:sdt>
    <w:p w14:paraId="03550384" w14:textId="77777777" w:rsidR="00F34D11" w:rsidRPr="006311A4" w:rsidRDefault="00F34D11" w:rsidP="00F34D11">
      <w:pPr>
        <w:jc w:val="center"/>
        <w:rPr>
          <w:b/>
          <w:bCs/>
          <w:sz w:val="28"/>
          <w:szCs w:val="28"/>
          <w:lang w:val="id-ID"/>
        </w:rPr>
      </w:pPr>
    </w:p>
    <w:p w14:paraId="00F22CCD" w14:textId="77777777" w:rsidR="001839EE" w:rsidRDefault="006154A9" w:rsidP="001839EE">
      <w:pPr>
        <w:widowControl w:val="0"/>
        <w:jc w:val="center"/>
        <w:rPr>
          <w:rFonts w:eastAsia="SimSun"/>
          <w:color w:val="000000"/>
          <w:kern w:val="2"/>
          <w:lang w:eastAsia="zh-CN"/>
        </w:rPr>
      </w:pPr>
      <w:sdt>
        <w:sdtPr>
          <w:rPr>
            <w:rFonts w:eastAsia="SimSun"/>
            <w:color w:val="000000"/>
            <w:kern w:val="2"/>
            <w:lang w:eastAsia="zh-CN"/>
          </w:rPr>
          <w:alias w:val="Authors"/>
          <w:tag w:val="Authors"/>
          <w:id w:val="276302692"/>
          <w:placeholder>
            <w:docPart w:val="12AA7E43FF73441A996F7F4B6DBAA9C6"/>
          </w:placeholder>
        </w:sdtPr>
        <w:sdtEndPr/>
        <w:sdtContent>
          <w:sdt>
            <w:sdtPr>
              <w:rPr>
                <w:rFonts w:eastAsia="SimSun"/>
                <w:b/>
                <w:bCs/>
                <w:kern w:val="2"/>
                <w:sz w:val="22"/>
                <w:lang w:eastAsia="zh-CN"/>
              </w:rPr>
              <w:alias w:val="Authors"/>
              <w:tag w:val="Authors"/>
              <w:id w:val="1309130679"/>
              <w:placeholder>
                <w:docPart w:val="E0DD9CD3A2524B81B35A969FC90D9E47"/>
              </w:placeholder>
            </w:sdtPr>
            <w:sdtEndPr/>
            <w:sdtContent>
              <w:r w:rsidR="001839EE">
                <w:rPr>
                  <w:rFonts w:eastAsia="SimSun"/>
                  <w:b/>
                  <w:bCs/>
                  <w:kern w:val="2"/>
                  <w:sz w:val="22"/>
                  <w:lang w:eastAsia="zh-CN"/>
                </w:rPr>
                <w:t>Anis Mualifah dan *Rusmini</w:t>
              </w:r>
            </w:sdtContent>
          </w:sdt>
        </w:sdtContent>
      </w:sdt>
    </w:p>
    <w:p w14:paraId="4EE62990" w14:textId="77777777" w:rsidR="00EC4883" w:rsidRDefault="00EC4883" w:rsidP="003C583E">
      <w:pPr>
        <w:pStyle w:val="E-JOURNALAuthor"/>
        <w:spacing w:after="60"/>
        <w:rPr>
          <w:b/>
        </w:rPr>
      </w:pPr>
    </w:p>
    <w:sdt>
      <w:sdtPr>
        <w:rPr>
          <w:rFonts w:eastAsia="SimSun" w:hint="eastAsia"/>
          <w:kern w:val="2"/>
          <w:sz w:val="20"/>
          <w:szCs w:val="22"/>
          <w:lang w:eastAsia="zh-CN"/>
        </w:rPr>
        <w:alias w:val="Affiliations"/>
        <w:tag w:val="Affiliations"/>
        <w:id w:val="11169937"/>
        <w:placeholder>
          <w:docPart w:val="7B9FD8E4D3A342BDB34302FA16E33CFE"/>
        </w:placeholder>
      </w:sdtPr>
      <w:sdtEndPr>
        <w:rPr>
          <w:b/>
          <w:i/>
          <w:sz w:val="22"/>
          <w:szCs w:val="24"/>
        </w:rPr>
      </w:sdtEndPr>
      <w:sdtContent>
        <w:sdt>
          <w:sdtPr>
            <w:rPr>
              <w:rFonts w:eastAsia="SimSun"/>
              <w:kern w:val="2"/>
              <w:sz w:val="20"/>
              <w:szCs w:val="22"/>
              <w:lang w:eastAsia="zh-CN"/>
            </w:rPr>
            <w:alias w:val="Affiliations"/>
            <w:tag w:val="Affiliations"/>
            <w:id w:val="692814028"/>
            <w:placeholder>
              <w:docPart w:val="392D735AD078450B8FA04B7E1E7E3270"/>
            </w:placeholder>
          </w:sdtPr>
          <w:sdtEndPr/>
          <w:sdtContent>
            <w:sdt>
              <w:sdtPr>
                <w:rPr>
                  <w:rFonts w:eastAsia="SimSun"/>
                  <w:kern w:val="2"/>
                  <w:sz w:val="20"/>
                  <w:szCs w:val="22"/>
                  <w:lang w:eastAsia="zh-CN"/>
                </w:rPr>
                <w:alias w:val="Affiliations"/>
                <w:tag w:val="Affiliations"/>
                <w:id w:val="2125648559"/>
                <w:placeholder>
                  <w:docPart w:val="805BB0323CBE4F9C96EE4401D32EFE36"/>
                </w:placeholder>
              </w:sdtPr>
              <w:sdtEndPr/>
              <w:sdtContent>
                <w:p w14:paraId="4EBF873D" w14:textId="77777777" w:rsidR="001839EE" w:rsidRDefault="001839EE" w:rsidP="001839EE">
                  <w:pPr>
                    <w:widowControl w:val="0"/>
                    <w:jc w:val="center"/>
                    <w:rPr>
                      <w:rFonts w:eastAsia="SimSun"/>
                      <w:kern w:val="2"/>
                      <w:sz w:val="20"/>
                      <w:szCs w:val="22"/>
                      <w:lang w:eastAsia="zh-CN"/>
                    </w:rPr>
                  </w:pPr>
                  <w:r>
                    <w:rPr>
                      <w:rFonts w:eastAsia="SimSun"/>
                      <w:kern w:val="2"/>
                      <w:sz w:val="20"/>
                      <w:szCs w:val="22"/>
                      <w:lang w:eastAsia="zh-CN"/>
                    </w:rPr>
                    <w:t xml:space="preserve">Jurusan Kimia, FMIPA, Universitas Negeri Surabaya </w:t>
                  </w:r>
                </w:p>
                <w:p w14:paraId="1A32783C" w14:textId="451560C3" w:rsidR="001839EE" w:rsidRDefault="001839EE" w:rsidP="001839EE">
                  <w:pPr>
                    <w:widowControl w:val="0"/>
                    <w:jc w:val="center"/>
                    <w:rPr>
                      <w:rFonts w:eastAsia="SimSun"/>
                      <w:kern w:val="2"/>
                      <w:sz w:val="20"/>
                      <w:szCs w:val="22"/>
                      <w:lang w:eastAsia="zh-CN"/>
                    </w:rPr>
                  </w:pPr>
                  <w:r>
                    <w:rPr>
                      <w:rFonts w:eastAsia="SimSun"/>
                      <w:kern w:val="2"/>
                      <w:sz w:val="20"/>
                      <w:szCs w:val="22"/>
                      <w:lang w:eastAsia="zh-CN"/>
                    </w:rPr>
                    <w:t>Jl. Ketintang Wiyata No.62, Surabaya, Jawa Timur 60231</w:t>
                  </w:r>
                </w:p>
              </w:sdtContent>
            </w:sdt>
          </w:sdtContent>
        </w:sdt>
        <w:p w14:paraId="2A972064" w14:textId="0590AC66" w:rsidR="006311A4" w:rsidRPr="001839EE" w:rsidRDefault="006761BA" w:rsidP="001839EE">
          <w:pPr>
            <w:widowControl w:val="0"/>
            <w:jc w:val="center"/>
            <w:rPr>
              <w:rFonts w:eastAsia="SimSun"/>
              <w:b/>
              <w:i/>
              <w:kern w:val="2"/>
              <w:sz w:val="22"/>
              <w:lang w:eastAsia="zh-CN"/>
            </w:rPr>
          </w:pPr>
          <w:r>
            <w:rPr>
              <w:rFonts w:eastAsia="SimSun"/>
              <w:kern w:val="2"/>
              <w:sz w:val="20"/>
              <w:szCs w:val="22"/>
              <w:lang w:val="id-ID" w:eastAsia="zh-CN"/>
            </w:rPr>
            <w:t>.</w:t>
          </w:r>
        </w:p>
      </w:sdtContent>
    </w:sdt>
    <w:p w14:paraId="02C26E3B" w14:textId="77777777" w:rsidR="006311A4" w:rsidRPr="006311A4" w:rsidRDefault="006311A4" w:rsidP="003C583E">
      <w:pPr>
        <w:pStyle w:val="E-JOURNALAuthor"/>
        <w:spacing w:after="60"/>
        <w:rPr>
          <w:b/>
        </w:rPr>
      </w:pPr>
    </w:p>
    <w:p w14:paraId="780B6F00" w14:textId="55B33205" w:rsidR="005047C2" w:rsidRPr="001839EE" w:rsidRDefault="001763D7" w:rsidP="00644D9D">
      <w:pPr>
        <w:pStyle w:val="E-JOURNALAuthor"/>
        <w:rPr>
          <w:sz w:val="20"/>
          <w:szCs w:val="20"/>
          <w:lang w:val="en-US"/>
        </w:rPr>
      </w:pPr>
      <w:r w:rsidRPr="00B2505B">
        <w:rPr>
          <w:sz w:val="20"/>
          <w:szCs w:val="20"/>
        </w:rPr>
        <w:t>*</w:t>
      </w:r>
      <w:r w:rsidR="006761BA" w:rsidRPr="006761BA">
        <w:rPr>
          <w:iCs/>
          <w:sz w:val="20"/>
          <w:szCs w:val="20"/>
        </w:rPr>
        <w:t>Corresponding</w:t>
      </w:r>
      <w:r w:rsidR="00F34D11" w:rsidRPr="006761BA">
        <w:rPr>
          <w:iCs/>
          <w:sz w:val="20"/>
          <w:szCs w:val="20"/>
        </w:rPr>
        <w:t>e</w:t>
      </w:r>
      <w:r w:rsidR="003C583E" w:rsidRPr="006761BA">
        <w:rPr>
          <w:sz w:val="20"/>
          <w:szCs w:val="20"/>
        </w:rPr>
        <w:t>-mail</w:t>
      </w:r>
      <w:r w:rsidR="001839EE">
        <w:rPr>
          <w:sz w:val="20"/>
          <w:szCs w:val="20"/>
          <w:lang w:val="en-US"/>
        </w:rPr>
        <w:t xml:space="preserve">: </w:t>
      </w:r>
      <w:hyperlink r:id="rId8" w:history="1">
        <w:r w:rsidR="001839EE">
          <w:rPr>
            <w:rStyle w:val="Hyperlink"/>
            <w:b/>
            <w:bCs/>
            <w:i/>
            <w:iCs/>
            <w:sz w:val="18"/>
            <w:szCs w:val="18"/>
            <w:lang w:eastAsia="zh-CN"/>
          </w:rPr>
          <w:t>rusmini@unesa.ac.id</w:t>
        </w:r>
      </w:hyperlink>
    </w:p>
    <w:p w14:paraId="69AE3B3A" w14:textId="77777777" w:rsidR="00F34D11" w:rsidRDefault="00F34D11" w:rsidP="00F34D11">
      <w:pPr>
        <w:pStyle w:val="E-JOURNALAbstrakTitle"/>
        <w:jc w:val="both"/>
        <w:rPr>
          <w:szCs w:val="22"/>
        </w:rPr>
      </w:pPr>
    </w:p>
    <w:p w14:paraId="5C2303F3" w14:textId="0757AE4C" w:rsidR="00B2505B" w:rsidRPr="00B2505B" w:rsidRDefault="00B2505B" w:rsidP="00B2505B">
      <w:pPr>
        <w:pStyle w:val="E-JOURNALAbstrakTitle"/>
        <w:tabs>
          <w:tab w:val="left" w:pos="2552"/>
          <w:tab w:val="left" w:pos="5387"/>
        </w:tabs>
        <w:jc w:val="both"/>
        <w:rPr>
          <w:b w:val="0"/>
          <w:i/>
          <w:sz w:val="20"/>
          <w:szCs w:val="20"/>
        </w:rPr>
      </w:pPr>
      <w:r w:rsidRPr="00B2505B">
        <w:rPr>
          <w:b w:val="0"/>
          <w:i/>
          <w:sz w:val="20"/>
          <w:szCs w:val="20"/>
        </w:rPr>
        <w:t>Received:</w:t>
      </w:r>
      <w:r w:rsidRPr="00B2505B">
        <w:rPr>
          <w:b w:val="0"/>
          <w:i/>
          <w:sz w:val="20"/>
          <w:szCs w:val="20"/>
        </w:rPr>
        <w:tab/>
        <w:t>Accepted:</w:t>
      </w:r>
      <w:r>
        <w:rPr>
          <w:b w:val="0"/>
          <w:i/>
          <w:sz w:val="20"/>
          <w:szCs w:val="20"/>
        </w:rPr>
        <w:tab/>
        <w:t xml:space="preserve">Online Published: </w:t>
      </w:r>
    </w:p>
    <w:p w14:paraId="465B5FFD" w14:textId="77777777" w:rsidR="00B2505B" w:rsidRPr="00B2505B" w:rsidRDefault="00B2505B" w:rsidP="00F34D11">
      <w:pPr>
        <w:pStyle w:val="E-JOURNALAbstrakTitle"/>
        <w:jc w:val="both"/>
        <w:rPr>
          <w:b w:val="0"/>
          <w:i/>
          <w:szCs w:val="22"/>
        </w:rPr>
      </w:pPr>
    </w:p>
    <w:p w14:paraId="3A7E372A" w14:textId="16388C28" w:rsidR="006761BA" w:rsidRPr="004F7FC6" w:rsidRDefault="00F34D11" w:rsidP="005838D8">
      <w:pPr>
        <w:pStyle w:val="E-JOURNALAbstrakTitle"/>
        <w:pBdr>
          <w:top w:val="single" w:sz="12" w:space="1" w:color="auto"/>
          <w:bottom w:val="single" w:sz="12" w:space="1" w:color="auto"/>
        </w:pBdr>
        <w:spacing w:after="0"/>
        <w:jc w:val="both"/>
        <w:rPr>
          <w:b w:val="0"/>
          <w:szCs w:val="22"/>
        </w:rPr>
      </w:pPr>
      <w:r w:rsidRPr="004F7FC6">
        <w:rPr>
          <w:szCs w:val="22"/>
          <w:lang w:val="en-US"/>
        </w:rPr>
        <w:t>Abstract:</w:t>
      </w:r>
      <w:r w:rsidR="001839EE" w:rsidRPr="001839EE">
        <w:rPr>
          <w:color w:val="000000" w:themeColor="text1"/>
          <w:szCs w:val="22"/>
        </w:rPr>
        <w:t xml:space="preserve"> </w:t>
      </w:r>
      <w:r w:rsidR="001839EE">
        <w:rPr>
          <w:color w:val="000000" w:themeColor="text1"/>
          <w:szCs w:val="22"/>
        </w:rPr>
        <w:t xml:space="preserve">Acid </w:t>
      </w:r>
      <w:r w:rsidR="001839EE">
        <w:rPr>
          <w:color w:val="000000" w:themeColor="text1"/>
          <w:szCs w:val="22"/>
          <w:lang w:val="en-US"/>
        </w:rPr>
        <w:t>B</w:t>
      </w:r>
      <w:r w:rsidR="001839EE">
        <w:rPr>
          <w:color w:val="000000" w:themeColor="text1"/>
          <w:szCs w:val="22"/>
        </w:rPr>
        <w:t xml:space="preserve">ase </w:t>
      </w:r>
      <w:r w:rsidR="001839EE">
        <w:rPr>
          <w:color w:val="000000" w:themeColor="text1"/>
          <w:szCs w:val="22"/>
          <w:lang w:val="en-US"/>
        </w:rPr>
        <w:t>M</w:t>
      </w:r>
      <w:r w:rsidR="001839EE">
        <w:rPr>
          <w:color w:val="000000" w:themeColor="text1"/>
          <w:szCs w:val="22"/>
        </w:rPr>
        <w:t xml:space="preserve">odule with SETS Approach to Train Student Critical Thinking Skills. </w:t>
      </w:r>
      <w:r w:rsidR="001839EE" w:rsidRPr="001839EE">
        <w:rPr>
          <w:b w:val="0"/>
          <w:color w:val="000000" w:themeColor="text1"/>
          <w:szCs w:val="22"/>
        </w:rPr>
        <w:t>This study aimed to develop an acid-base module with SETS approach to train students' critical thinking skills. The study used Borg &amp; Gall Research and Development (R&amp;D) method until the limited trial stage. The limited trial was carried out on 12 students of class XI at SMAN 1 Dongko Trenggalek. Then, the developed module was tested for its feasibility based on 3 aspects, namely validity, practicality and effectiveness. The module's validity data was obtained from the results of the assessment from two chemistry lecturers and one chemistry teacher. The module obtained validity percentages of 84.1% for content, 84.17% for presentation and 83.33% for language with a valid category. The module's practicality was obtained from the student response questionnaire results, where the practicality percentage of the module was 98.81% with a very practical category. The module's effectiveness was known from the students’ critical thinking skills improvement based on the pretest and posttest scores and obtained n-gain score average of 0.79 with high category. It is supported by the Wilcoxon test results, which obtained Asymp.Sig &lt;0.05 (0.002 &lt;0.05), so that Ha is accepted. So, it can be concluded that the acid-base module with the SETS approach can train students' critical thinking skills.</w:t>
      </w:r>
    </w:p>
    <w:p w14:paraId="17172053" w14:textId="77777777" w:rsidR="006761BA" w:rsidRPr="004F7FC6" w:rsidRDefault="006761BA" w:rsidP="005838D8">
      <w:pPr>
        <w:pStyle w:val="E-JOURNALAbstrakTitle"/>
        <w:pBdr>
          <w:top w:val="single" w:sz="12" w:space="1" w:color="auto"/>
          <w:bottom w:val="single" w:sz="12" w:space="1" w:color="auto"/>
        </w:pBdr>
        <w:spacing w:after="0"/>
        <w:jc w:val="both"/>
        <w:rPr>
          <w:b w:val="0"/>
          <w:szCs w:val="22"/>
        </w:rPr>
      </w:pPr>
    </w:p>
    <w:p w14:paraId="6D3FD05D" w14:textId="2E30FF08" w:rsidR="00E25E5C" w:rsidRPr="004F7FC6" w:rsidRDefault="00F34D11" w:rsidP="005838D8">
      <w:pPr>
        <w:pStyle w:val="E-JOURNALAbstrakTitle"/>
        <w:pBdr>
          <w:top w:val="single" w:sz="12" w:space="1" w:color="auto"/>
          <w:bottom w:val="single" w:sz="12" w:space="1" w:color="auto"/>
        </w:pBdr>
        <w:spacing w:after="0"/>
        <w:jc w:val="both"/>
        <w:rPr>
          <w:b w:val="0"/>
          <w:szCs w:val="22"/>
        </w:rPr>
      </w:pPr>
      <w:r w:rsidRPr="004F7FC6">
        <w:rPr>
          <w:szCs w:val="22"/>
        </w:rPr>
        <w:t>Keywords:</w:t>
      </w:r>
      <w:r w:rsidR="005838D8" w:rsidRPr="004F7FC6">
        <w:rPr>
          <w:szCs w:val="22"/>
          <w:lang w:val="en-US"/>
        </w:rPr>
        <w:t xml:space="preserve"> </w:t>
      </w:r>
      <w:r w:rsidR="001839EE" w:rsidRPr="001839EE">
        <w:rPr>
          <w:b w:val="0"/>
          <w:color w:val="000000" w:themeColor="text1"/>
          <w:szCs w:val="22"/>
        </w:rPr>
        <w:t>SETS approach, critical thinking, module, acid-base</w:t>
      </w:r>
    </w:p>
    <w:p w14:paraId="4429732D" w14:textId="77777777" w:rsidR="00E25E5C" w:rsidRPr="004F7FC6" w:rsidRDefault="00E25E5C" w:rsidP="005838D8">
      <w:pPr>
        <w:pStyle w:val="E-JOURNALAbstrakTitle"/>
        <w:pBdr>
          <w:top w:val="single" w:sz="12" w:space="1" w:color="auto"/>
          <w:bottom w:val="single" w:sz="12" w:space="1" w:color="auto"/>
        </w:pBdr>
        <w:jc w:val="both"/>
        <w:rPr>
          <w:szCs w:val="22"/>
        </w:rPr>
      </w:pPr>
    </w:p>
    <w:p w14:paraId="221F1726" w14:textId="7FCCD5FA" w:rsidR="001839EE" w:rsidRDefault="000E4278" w:rsidP="001839EE">
      <w:pPr>
        <w:pStyle w:val="E-JOURNALAbstrakTitle"/>
        <w:pBdr>
          <w:top w:val="single" w:sz="12" w:space="1" w:color="auto"/>
          <w:bottom w:val="single" w:sz="12" w:space="1" w:color="auto"/>
        </w:pBdr>
        <w:jc w:val="both"/>
        <w:rPr>
          <w:b w:val="0"/>
          <w:i/>
          <w:szCs w:val="22"/>
        </w:rPr>
      </w:pPr>
      <w:r w:rsidRPr="004F7FC6">
        <w:rPr>
          <w:i/>
          <w:szCs w:val="22"/>
        </w:rPr>
        <w:t>A</w:t>
      </w:r>
      <w:r w:rsidR="008B1526" w:rsidRPr="004F7FC6">
        <w:rPr>
          <w:i/>
          <w:szCs w:val="22"/>
        </w:rPr>
        <w:t>bstrak</w:t>
      </w:r>
      <w:r w:rsidR="00F34D11" w:rsidRPr="004F7FC6">
        <w:rPr>
          <w:i/>
          <w:szCs w:val="22"/>
        </w:rPr>
        <w:t>:</w:t>
      </w:r>
      <w:r w:rsidR="001839EE" w:rsidRPr="001839EE">
        <w:rPr>
          <w:i/>
          <w:color w:val="000000" w:themeColor="text1"/>
          <w:szCs w:val="22"/>
        </w:rPr>
        <w:t xml:space="preserve"> </w:t>
      </w:r>
      <w:r w:rsidR="001839EE">
        <w:rPr>
          <w:i/>
          <w:color w:val="000000" w:themeColor="text1"/>
          <w:szCs w:val="22"/>
          <w:lang w:val="en-US"/>
        </w:rPr>
        <w:t>Modul Asam Basa dengan Pendekatan SETS untuk Melatihkan Keterampilan Berpkir Kritis Peserta Didik</w:t>
      </w:r>
      <w:r w:rsidR="001839EE">
        <w:rPr>
          <w:i/>
          <w:color w:val="000000" w:themeColor="text1"/>
          <w:szCs w:val="22"/>
        </w:rPr>
        <w:t xml:space="preserve">. </w:t>
      </w:r>
      <w:r w:rsidR="001839EE">
        <w:rPr>
          <w:b w:val="0"/>
          <w:i/>
          <w:color w:val="000000" w:themeColor="text1"/>
          <w:szCs w:val="22"/>
        </w:rPr>
        <w:t>Tujuan dari penelitian ini adalah untuk mengembangkan modul asam basa dengan pendekatan SETS untuk melatihkan keterampilan berpikir kritis peserta didik.</w:t>
      </w:r>
      <w:r w:rsidR="001839EE">
        <w:rPr>
          <w:b w:val="0"/>
          <w:i/>
          <w:color w:val="000000" w:themeColor="text1"/>
          <w:szCs w:val="22"/>
          <w:lang w:val="en-US"/>
        </w:rPr>
        <w:t xml:space="preserve"> Penelitian ini menggunakan</w:t>
      </w:r>
      <w:r w:rsidR="001839EE">
        <w:rPr>
          <w:b w:val="0"/>
          <w:i/>
          <w:color w:val="000000" w:themeColor="text1"/>
          <w:szCs w:val="22"/>
        </w:rPr>
        <w:t xml:space="preserve"> metode Research and Development (R&amp;D) </w:t>
      </w:r>
      <w:r w:rsidR="001839EE">
        <w:rPr>
          <w:b w:val="0"/>
          <w:i/>
          <w:color w:val="000000" w:themeColor="text1"/>
          <w:szCs w:val="22"/>
          <w:lang w:val="en-US"/>
        </w:rPr>
        <w:t xml:space="preserve">Borg &amp; Gall </w:t>
      </w:r>
      <w:r w:rsidR="001839EE">
        <w:rPr>
          <w:b w:val="0"/>
          <w:i/>
          <w:color w:val="000000" w:themeColor="text1"/>
          <w:szCs w:val="22"/>
        </w:rPr>
        <w:t>sampai pada tahap uji coba terbatas. Uji coba modul dilakukan kepada 12 peserta didik kelas XI di SMAN 1 Dongko Trenggalek.  Modul yang dikembangkan diuji kelayakannya ditinjau dari 3 aspek yaitu kevalidan, kepraktisan dan keefektifan. Kevalidan modul didapatkan dari hasil penilaian dari dua orang dosen kimia dan satu orang guru kimia. Modul mendapatkan pe</w:t>
      </w:r>
      <w:r w:rsidR="001839EE">
        <w:rPr>
          <w:b w:val="0"/>
          <w:i/>
          <w:color w:val="000000" w:themeColor="text1"/>
          <w:szCs w:val="22"/>
          <w:lang w:val="en-US"/>
        </w:rPr>
        <w:t>r</w:t>
      </w:r>
      <w:r w:rsidR="001839EE">
        <w:rPr>
          <w:b w:val="0"/>
          <w:i/>
          <w:color w:val="000000" w:themeColor="text1"/>
          <w:szCs w:val="22"/>
        </w:rPr>
        <w:t xml:space="preserve">sesntase kevalidan sebesar 84,1% untuk isi, 84,17% untuk penyajian dan 83,33% untuk kebahasaan </w:t>
      </w:r>
      <w:r w:rsidR="001839EE">
        <w:rPr>
          <w:b w:val="0"/>
          <w:i/>
          <w:color w:val="000000" w:themeColor="text1"/>
          <w:szCs w:val="22"/>
          <w:lang w:val="en-US"/>
        </w:rPr>
        <w:t xml:space="preserve">dengan </w:t>
      </w:r>
      <w:r w:rsidR="001839EE">
        <w:rPr>
          <w:b w:val="0"/>
          <w:i/>
          <w:color w:val="000000" w:themeColor="text1"/>
          <w:szCs w:val="22"/>
        </w:rPr>
        <w:t>kategori sangat valid. Kepraktisan modul ditinjau dari hasil angket respon peserta didik, dimana diperoleh pe</w:t>
      </w:r>
      <w:r w:rsidR="001839EE">
        <w:rPr>
          <w:b w:val="0"/>
          <w:i/>
          <w:color w:val="000000" w:themeColor="text1"/>
          <w:szCs w:val="22"/>
          <w:lang w:val="en-US"/>
        </w:rPr>
        <w:t>r</w:t>
      </w:r>
      <w:r w:rsidR="001839EE">
        <w:rPr>
          <w:b w:val="0"/>
          <w:i/>
          <w:color w:val="000000" w:themeColor="text1"/>
          <w:szCs w:val="22"/>
        </w:rPr>
        <w:t xml:space="preserve">sentase kepraktisan modul sebesar 98,81% dengan kategori sangat praktis. Keefektifan modul diketahui dari adanya peningkatan keterampilan berpikir kritis peserta didik </w:t>
      </w:r>
      <w:r w:rsidR="001839EE">
        <w:rPr>
          <w:b w:val="0"/>
          <w:i/>
          <w:color w:val="000000" w:themeColor="text1"/>
          <w:szCs w:val="22"/>
          <w:lang w:val="en-US"/>
        </w:rPr>
        <w:t>berdasarkan</w:t>
      </w:r>
      <w:r w:rsidR="001839EE">
        <w:rPr>
          <w:b w:val="0"/>
          <w:i/>
          <w:color w:val="000000" w:themeColor="text1"/>
          <w:szCs w:val="22"/>
        </w:rPr>
        <w:t xml:space="preserve">  nilai pretest dan posttest dengan rata-rata skor n-gain yang diperoleh sebesar 0,79 dengan kategori tinggi. </w:t>
      </w:r>
      <w:r w:rsidR="001839EE">
        <w:rPr>
          <w:b w:val="0"/>
          <w:i/>
          <w:color w:val="000000" w:themeColor="text1"/>
          <w:szCs w:val="22"/>
          <w:lang w:val="en-US"/>
        </w:rPr>
        <w:t xml:space="preserve">Hal tersebut didukung dengan hasil uji Wilcoxon didapatkan Asymp.Sig </w:t>
      </w:r>
      <w:r w:rsidR="001839EE">
        <w:rPr>
          <w:b w:val="0"/>
          <w:i/>
          <w:color w:val="000000" w:themeColor="text1"/>
          <w:szCs w:val="22"/>
          <w:lang w:val="en-US"/>
        </w:rPr>
        <w:lastRenderedPageBreak/>
        <w:t xml:space="preserve">&lt; 0,05 (0,002&lt;0,05), sehingga Ha diterima. Jadi </w:t>
      </w:r>
      <w:r w:rsidR="001839EE">
        <w:rPr>
          <w:b w:val="0"/>
          <w:i/>
          <w:color w:val="000000" w:themeColor="text1"/>
          <w:szCs w:val="22"/>
        </w:rPr>
        <w:t xml:space="preserve">dapat disimpulkan bahwa modul asam basa dengan pendekatan </w:t>
      </w:r>
      <w:r w:rsidR="001839EE">
        <w:rPr>
          <w:b w:val="0"/>
          <w:i/>
          <w:color w:val="000000" w:themeColor="text1"/>
          <w:szCs w:val="22"/>
          <w:lang w:val="en-US"/>
        </w:rPr>
        <w:t>SETS</w:t>
      </w:r>
      <w:r w:rsidR="001839EE">
        <w:rPr>
          <w:b w:val="0"/>
          <w:i/>
          <w:color w:val="000000" w:themeColor="text1"/>
          <w:szCs w:val="22"/>
        </w:rPr>
        <w:t xml:space="preserve"> dapat melatihkan keterampian berpikir kritis peserta didik.</w:t>
      </w:r>
    </w:p>
    <w:p w14:paraId="1DC7C12F" w14:textId="77777777" w:rsidR="001839EE" w:rsidRDefault="001839EE" w:rsidP="001839EE">
      <w:pPr>
        <w:pStyle w:val="E-JOURNALAbstrakTitle"/>
        <w:pBdr>
          <w:top w:val="single" w:sz="12" w:space="1" w:color="auto"/>
          <w:bottom w:val="single" w:sz="12" w:space="1" w:color="auto"/>
        </w:pBdr>
        <w:spacing w:after="0"/>
        <w:jc w:val="both"/>
        <w:rPr>
          <w:b w:val="0"/>
          <w:i/>
          <w:szCs w:val="22"/>
        </w:rPr>
      </w:pPr>
    </w:p>
    <w:p w14:paraId="3C87D0DE" w14:textId="134ADA47" w:rsidR="00372F6A" w:rsidRPr="004F7FC6" w:rsidRDefault="001839EE" w:rsidP="001839EE">
      <w:pPr>
        <w:pStyle w:val="E-JOURNALAbstrakTitle"/>
        <w:pBdr>
          <w:top w:val="single" w:sz="12" w:space="1" w:color="auto"/>
          <w:bottom w:val="single" w:sz="12" w:space="1" w:color="auto"/>
        </w:pBdr>
        <w:jc w:val="both"/>
        <w:rPr>
          <w:szCs w:val="22"/>
        </w:rPr>
      </w:pPr>
      <w:r>
        <w:rPr>
          <w:i/>
          <w:szCs w:val="22"/>
        </w:rPr>
        <w:t>Kata kunci: pendekatan SETS, berpikir kritis, modul, asam basa.</w:t>
      </w:r>
      <w:r w:rsidR="00694FD7" w:rsidRPr="004F7FC6">
        <w:rPr>
          <w:b w:val="0"/>
          <w:i/>
          <w:szCs w:val="22"/>
        </w:rPr>
        <w:t>.</w:t>
      </w:r>
    </w:p>
    <w:p w14:paraId="4164BB27" w14:textId="77777777" w:rsidR="00694FD7" w:rsidRPr="004F7FC6" w:rsidRDefault="00694FD7" w:rsidP="00694FD7">
      <w:pPr>
        <w:pStyle w:val="E-JOURNALTitleEnglish"/>
        <w:jc w:val="left"/>
        <w:rPr>
          <w:i w:val="0"/>
        </w:rPr>
      </w:pPr>
    </w:p>
    <w:p w14:paraId="506C8D3A" w14:textId="77777777" w:rsidR="00694FD7" w:rsidRPr="004F7FC6" w:rsidRDefault="00694FD7" w:rsidP="00694FD7">
      <w:pPr>
        <w:pStyle w:val="E-JOURNALTitleEnglish"/>
        <w:jc w:val="left"/>
        <w:rPr>
          <w:i w:val="0"/>
        </w:rPr>
      </w:pPr>
    </w:p>
    <w:p w14:paraId="6F72BD8A" w14:textId="77777777" w:rsidR="00FA2288" w:rsidRPr="004F7FC6" w:rsidRDefault="00FA2288" w:rsidP="00FA2288">
      <w:pPr>
        <w:pStyle w:val="E-JOURNALTitleEnglish"/>
        <w:jc w:val="left"/>
        <w:rPr>
          <w:szCs w:val="22"/>
        </w:rPr>
      </w:pPr>
      <w:r w:rsidRPr="000D6009">
        <w:rPr>
          <w:szCs w:val="22"/>
        </w:rPr>
        <w:t>Untuk mengutip artikel ini:</w:t>
      </w:r>
    </w:p>
    <w:p w14:paraId="1FDE3E50" w14:textId="77777777" w:rsidR="00FA2288" w:rsidRPr="001839EE" w:rsidRDefault="00FA2288" w:rsidP="00FA2288">
      <w:pPr>
        <w:pStyle w:val="E-JOURNALTitleEnglish"/>
        <w:jc w:val="left"/>
        <w:rPr>
          <w:b w:val="0"/>
          <w:i w:val="0"/>
        </w:rPr>
      </w:pPr>
    </w:p>
    <w:p w14:paraId="1D3088F2" w14:textId="0D5207DB" w:rsidR="00FA2288" w:rsidRPr="001839EE" w:rsidRDefault="001839EE" w:rsidP="00FA2288">
      <w:pPr>
        <w:pStyle w:val="E-JOURNALAbstrakTitle"/>
        <w:spacing w:after="0"/>
        <w:jc w:val="both"/>
        <w:rPr>
          <w:b w:val="0"/>
          <w:sz w:val="20"/>
          <w:szCs w:val="20"/>
        </w:rPr>
      </w:pPr>
      <w:r w:rsidRPr="001839EE">
        <w:rPr>
          <w:b w:val="0"/>
          <w:sz w:val="20"/>
          <w:szCs w:val="20"/>
        </w:rPr>
        <w:t>Anis Mua</w:t>
      </w:r>
      <w:r>
        <w:rPr>
          <w:b w:val="0"/>
          <w:sz w:val="20"/>
          <w:szCs w:val="20"/>
        </w:rPr>
        <w:t xml:space="preserve">lifah dan Rusmini. (2021). Acid </w:t>
      </w:r>
      <w:r w:rsidRPr="001839EE">
        <w:rPr>
          <w:b w:val="0"/>
          <w:sz w:val="20"/>
          <w:szCs w:val="20"/>
        </w:rPr>
        <w:t>Base Modul with SETS Approach to Train Students’ Critical Thinking Skill. Jurnal Pendidikan dan Pembelajaran Kimia, Vol(No), Page-Page.</w:t>
      </w:r>
    </w:p>
    <w:p w14:paraId="6510657F" w14:textId="46D5B3AE" w:rsidR="001839EE" w:rsidRDefault="001839EE" w:rsidP="00694FD7">
      <w:pPr>
        <w:pStyle w:val="E-JOURNALTitleEnglish"/>
        <w:jc w:val="left"/>
        <w:rPr>
          <w:b w:val="0"/>
          <w:i w:val="0"/>
        </w:rPr>
      </w:pPr>
    </w:p>
    <w:p w14:paraId="33C53D2D" w14:textId="77777777" w:rsidR="001839EE" w:rsidRDefault="001839EE" w:rsidP="001839EE">
      <w:pPr>
        <w:pStyle w:val="E-JOURNALHeading1"/>
        <w:numPr>
          <w:ilvl w:val="0"/>
          <w:numId w:val="7"/>
        </w:numPr>
        <w:spacing w:before="0" w:after="0" w:line="360" w:lineRule="auto"/>
        <w:ind w:left="284" w:hanging="284"/>
        <w:rPr>
          <w:sz w:val="24"/>
          <w:szCs w:val="24"/>
          <w:lang w:val="id-ID"/>
        </w:rPr>
      </w:pPr>
      <w:r>
        <w:rPr>
          <w:sz w:val="24"/>
          <w:szCs w:val="24"/>
          <w:lang w:val="id-ID"/>
        </w:rPr>
        <w:t>INTRODUCTION</w:t>
      </w:r>
    </w:p>
    <w:p w14:paraId="30C8C5FC" w14:textId="7CE4F190" w:rsidR="001839EE" w:rsidRDefault="001839EE" w:rsidP="001839EE">
      <w:pPr>
        <w:pStyle w:val="E-JOURNALBody"/>
        <w:rPr>
          <w:sz w:val="24"/>
        </w:rPr>
      </w:pPr>
      <w:r>
        <w:rPr>
          <w:sz w:val="24"/>
        </w:rPr>
        <w:t>As we know, the world has entered the 21</w:t>
      </w:r>
      <w:r>
        <w:rPr>
          <w:sz w:val="24"/>
          <w:vertAlign w:val="superscript"/>
          <w:lang w:val="en-US"/>
        </w:rPr>
        <w:t>st</w:t>
      </w:r>
      <w:r>
        <w:rPr>
          <w:sz w:val="24"/>
        </w:rPr>
        <w:t xml:space="preserve">-century, marked by changes in </w:t>
      </w:r>
      <w:r w:rsidR="00446DB4">
        <w:rPr>
          <w:sz w:val="24"/>
          <w:lang w:val="en-US"/>
        </w:rPr>
        <w:t xml:space="preserve">the </w:t>
      </w:r>
      <w:r>
        <w:rPr>
          <w:sz w:val="24"/>
          <w:lang w:val="en-US"/>
        </w:rPr>
        <w:t xml:space="preserve">entire </w:t>
      </w:r>
      <w:r w:rsidR="00446DB4">
        <w:rPr>
          <w:sz w:val="24"/>
        </w:rPr>
        <w:t xml:space="preserve">areas </w:t>
      </w:r>
      <w:r>
        <w:rPr>
          <w:sz w:val="24"/>
        </w:rPr>
        <w:t xml:space="preserve">of </w:t>
      </w:r>
      <w:r>
        <w:rPr>
          <w:sz w:val="24"/>
          <w:lang w:val="en-US"/>
        </w:rPr>
        <w:t xml:space="preserve">our </w:t>
      </w:r>
      <w:r>
        <w:rPr>
          <w:sz w:val="24"/>
        </w:rPr>
        <w:t>life such as technology</w:t>
      </w:r>
      <w:r>
        <w:rPr>
          <w:sz w:val="24"/>
          <w:lang w:val="en-US"/>
        </w:rPr>
        <w:t xml:space="preserve">, transportation, </w:t>
      </w:r>
      <w:r>
        <w:rPr>
          <w:sz w:val="24"/>
        </w:rPr>
        <w:t>economy, communication, information, etc., which are very fast and unpredictable</w:t>
      </w:r>
      <w:r>
        <w:rPr>
          <w:sz w:val="24"/>
          <w:lang w:val="en-US"/>
        </w:rPr>
        <w:t xml:space="preserve"> </w:t>
      </w:r>
      <w:r>
        <w:rPr>
          <w:sz w:val="24"/>
          <w:lang w:val="en-US"/>
        </w:rPr>
        <w:fldChar w:fldCharType="begin" w:fldLock="1"/>
      </w:r>
      <w:r>
        <w:rPr>
          <w:sz w:val="24"/>
          <w:lang w:val="en-US"/>
        </w:rPr>
        <w:instrText>ADDIN CSL_CITATION {"citationItems":[{"id":"ITEM-1","itemData":{"ISSN":"2503-1244","abstract":"Di abad ke-21 ini, dunia mengalami perubahan yang sangat cepat. Perubahan ini menyangkut di segala lini kehidupan, yaitu bidang ekonomi, transportasi, teknologi, komunikasi, informasi, dan lain-lain. Perubahan ini perlu diantisipasi dengan menguasai keterampilan abad ke-21. Keterampilan abad ke-21 ini meliputi berpikir kritis dan pemecahan masalah, kreativitas dan inovasi, komunikasi, dan kolaborasi. Pengembangan keterampilan abad ke-21 ini dapat dilakukan pada semua disiplin. Kimia sebagai salah satu disiplin IPA sangat tepat untuk mengembangkan keterampilan abad ke -21. Pengembangan keterampilan abad ke-21 ini harus dilakukan dengan sengaja oleh pendidik kimia agar dapat mencapai tujuan pembelajaran secara efektif dan efisien. Untuk mengembangkan keterampilan abad ke-21 dalam pembelajaran kimia, pendidik dapat memilih model-model pembelajaran dengan pendekatan saintifik, seperti model pembelajaran penemuan, model pembelajaran berbasis masalah, model pembelajaran berbasis projek, atau model pembelajaran berbasis desain. Penerapan model- model pembelajaran ini harus dilakukan secara optimal sesuai dengan hakikat dari pendekatan saintifik agar dapat mengembangkan keterampilan abad ke-21 pada siswa. Selain itu, penerapan blended learning dan penilaian terhadap keterampilan abad ke-21 juga penting dilakukan.","author":[{"dropping-particle":"","family":"Redhana","given":"I Wayan","non-dropping-particle":"","parse-names":false,"suffix":""}],"container-title":"Jurnal Inovasi Pendidikan Kimia","id":"ITEM-1","issue":"1","issued":{"date-parts":[["2019"]]},"page":"2239-2253","title":"Mengembangkan Keterampilan Abad Ke-21 Dalam Pembelajaran Kimia","type":"article-journal","volume":"13"},"uris":["http://www.mendeley.com/documents/?uuid=806d38fa-9b77-4f3f-838b-38ad08f35ded"]}],"mendeley":{"formattedCitation":"(Redhana, 2019)","plainTextFormattedCitation":"(Redhana, 2019)","previouslyFormattedCitation":"(Redhana, 2019)"},"properties":{"noteIndex":0},"schema":"https://github.com/citation-style-language/schema/raw/master/csl-citation.json"}</w:instrText>
      </w:r>
      <w:r>
        <w:rPr>
          <w:sz w:val="24"/>
          <w:lang w:val="en-US"/>
        </w:rPr>
        <w:fldChar w:fldCharType="separate"/>
      </w:r>
      <w:r>
        <w:rPr>
          <w:noProof/>
          <w:sz w:val="24"/>
          <w:lang w:val="en-US"/>
        </w:rPr>
        <w:t>(Redhana, 2019)</w:t>
      </w:r>
      <w:r>
        <w:rPr>
          <w:sz w:val="24"/>
          <w:lang w:val="en-US"/>
        </w:rPr>
        <w:fldChar w:fldCharType="end"/>
      </w:r>
      <w:r>
        <w:rPr>
          <w:sz w:val="24"/>
        </w:rPr>
        <w:t xml:space="preserve">. </w:t>
      </w:r>
      <w:r>
        <w:rPr>
          <w:sz w:val="24"/>
        </w:rPr>
        <w:fldChar w:fldCharType="begin" w:fldLock="1"/>
      </w:r>
      <w:r w:rsidR="00851665">
        <w:rPr>
          <w:sz w:val="24"/>
        </w:rPr>
        <w:instrText>ADDIN CSL_CITATION {"citationItems":[{"id":"ITEM-1","itemData":{"author":[{"dropping-particle":"","family":"Siswanto","given":"","non-dropping-particle":"","parse-names":false,"suffix":""}],"container-title":"Prosiding SNPF (Seminar Nasional Pendidikan Fisika)","id":"ITEM-1","issued":{"date-parts":[["2020"]]},"title":"Mempersiapkan Society 5.0 melalui Pembelajaran Fisika","type":"paper-conference"},"uris":["http://www.mendeley.com/documents/?uuid=e08452b4-33b9-4487-b33b-5e1aae18b41d"]}],"mendeley":{"formattedCitation":"(Siswanto, 2020)","manualFormatting":"Siswanto (2020)","plainTextFormattedCitation":"(Siswanto, 2020)","previouslyFormattedCitation":"(Siswanto, 2020)"},"properties":{"noteIndex":0},"schema":"https://github.com/citation-style-language/schema/raw/master/csl-citation.json"}</w:instrText>
      </w:r>
      <w:r>
        <w:rPr>
          <w:sz w:val="24"/>
        </w:rPr>
        <w:fldChar w:fldCharType="separate"/>
      </w:r>
      <w:r>
        <w:rPr>
          <w:noProof/>
          <w:sz w:val="24"/>
        </w:rPr>
        <w:t xml:space="preserve">Siswanto </w:t>
      </w:r>
      <w:r>
        <w:rPr>
          <w:noProof/>
          <w:sz w:val="24"/>
          <w:lang w:val="en-US"/>
        </w:rPr>
        <w:t>(</w:t>
      </w:r>
      <w:r>
        <w:rPr>
          <w:noProof/>
          <w:sz w:val="24"/>
        </w:rPr>
        <w:t>2020)</w:t>
      </w:r>
      <w:r>
        <w:rPr>
          <w:sz w:val="24"/>
        </w:rPr>
        <w:fldChar w:fldCharType="end"/>
      </w:r>
      <w:r>
        <w:rPr>
          <w:sz w:val="24"/>
          <w:lang w:val="en-US"/>
        </w:rPr>
        <w:t>, states that in this situation, humans are required to be tough people who are able to face everyday life challenges in this century, the way is to master the skills needed in this century</w:t>
      </w:r>
      <w:r>
        <w:rPr>
          <w:sz w:val="24"/>
        </w:rPr>
        <w:t xml:space="preserve">. Based on the identification that the National Education Association has carried out, it is stated that the skills that </w:t>
      </w:r>
      <w:r>
        <w:rPr>
          <w:sz w:val="24"/>
          <w:lang w:val="en-US"/>
        </w:rPr>
        <w:t xml:space="preserve">must be owned by peoples </w:t>
      </w:r>
      <w:r>
        <w:rPr>
          <w:sz w:val="24"/>
        </w:rPr>
        <w:t xml:space="preserve">in </w:t>
      </w:r>
      <w:r>
        <w:rPr>
          <w:sz w:val="24"/>
          <w:lang w:val="en-US"/>
        </w:rPr>
        <w:t>this</w:t>
      </w:r>
      <w:r>
        <w:rPr>
          <w:sz w:val="24"/>
        </w:rPr>
        <w:t xml:space="preserve"> century are called "The 4Cs skills" which include critical thinking, creativity, communication, and collaboration </w:t>
      </w:r>
      <w:r>
        <w:rPr>
          <w:sz w:val="24"/>
        </w:rPr>
        <w:fldChar w:fldCharType="begin" w:fldLock="1"/>
      </w:r>
      <w:r>
        <w:rPr>
          <w:sz w:val="24"/>
        </w:rPr>
        <w:instrText>ADDIN CSL_CITATION {"citationItems":[{"id":"ITEM-1","itemData":{"author":[{"dropping-particle":"","family":"NEA","given":"","non-dropping-particle":"","parse-names":false,"suffix":""}],"id":"ITEM-1","issued":{"date-parts":[["2012"]]},"publisher":"National Education Association","publisher-place":"Washington D.C.","title":"A-Guide-to-Four-Cs.pdf","type":"book"},"uris":["http://www.mendeley.com/documents/?uuid=42ca8b72-9c2f-42c1-8afc-2fcacaa94a27"]}],"mendeley":{"formattedCitation":"(NEA, 2012)","plainTextFormattedCitation":"(NEA, 2012)","previouslyFormattedCitation":"(NEA, 2012)"},"properties":{"noteIndex":0},"schema":"https://github.com/citation-style-language/schema/raw/master/csl-citation.json"}</w:instrText>
      </w:r>
      <w:r>
        <w:rPr>
          <w:sz w:val="24"/>
        </w:rPr>
        <w:fldChar w:fldCharType="separate"/>
      </w:r>
      <w:r>
        <w:rPr>
          <w:noProof/>
          <w:sz w:val="24"/>
        </w:rPr>
        <w:t>(NEA, 2012)</w:t>
      </w:r>
      <w:r>
        <w:rPr>
          <w:sz w:val="24"/>
        </w:rPr>
        <w:fldChar w:fldCharType="end"/>
      </w:r>
      <w:r>
        <w:rPr>
          <w:sz w:val="24"/>
        </w:rPr>
        <w:t xml:space="preserve">. "The 4Cs skills" are important because they are needed in solving scientific problems in everyday life </w:t>
      </w:r>
      <w:r>
        <w:rPr>
          <w:sz w:val="24"/>
        </w:rPr>
        <w:fldChar w:fldCharType="begin" w:fldLock="1"/>
      </w:r>
      <w:r>
        <w:rPr>
          <w:sz w:val="24"/>
        </w:rPr>
        <w:instrText>ADDIN CSL_CITATION {"citationItems":[{"id":"ITEM-1","itemData":{"author":[{"dropping-particle":"","family":"Eliyawati","given":"","non-dropping-particle":"","parse-names":false,"suffix":""},{"dropping-particle":"","family":"Sanjaya","given":"Yayan","non-dropping-particle":"","parse-names":false,"suffix":""},{"dropping-particle":"","family":"Ramdani","given":"A S","non-dropping-particle":"","parse-names":false,"suffix":""}],"container-title":"Jurnal Pena Sains","id":"ITEM-1","issue":"2","issued":{"date-parts":[["2020"]]},"title":"IMPLEMENTATION OF PROJECT ORIENTED PROBLEM - BASED LEARNING ( POPBL ) MODEL INTEGRATED WITH STEM TO ENHANCE JUNIOR HIGH SCHOOL STUDENTS ' SCIENCE CONCEPT MASTERY","type":"article-journal","volume":"7"},"uris":["http://www.mendeley.com/documents/?uuid=c8bf29fe-8e95-41f6-ba6b-ff6134625837"]}],"mendeley":{"formattedCitation":"(Eliyawati et al., 2020)","plainTextFormattedCitation":"(Eliyawati et al., 2020)","previouslyFormattedCitation":"(Eliyawati et al., 2020)"},"properties":{"noteIndex":0},"schema":"https://github.com/citation-style-language/schema/raw/master/csl-citation.json"}</w:instrText>
      </w:r>
      <w:r>
        <w:rPr>
          <w:sz w:val="24"/>
        </w:rPr>
        <w:fldChar w:fldCharType="separate"/>
      </w:r>
      <w:r>
        <w:rPr>
          <w:noProof/>
          <w:sz w:val="24"/>
        </w:rPr>
        <w:t>(Eliyawati et al., 2020)</w:t>
      </w:r>
      <w:r>
        <w:rPr>
          <w:sz w:val="24"/>
        </w:rPr>
        <w:fldChar w:fldCharType="end"/>
      </w:r>
      <w:r>
        <w:rPr>
          <w:sz w:val="24"/>
        </w:rPr>
        <w:t>.</w:t>
      </w:r>
    </w:p>
    <w:p w14:paraId="216017D6" w14:textId="77777777" w:rsidR="001839EE" w:rsidRPr="001839EE" w:rsidRDefault="001839EE" w:rsidP="001839EE">
      <w:pPr>
        <w:pStyle w:val="E-JOURNALBody"/>
        <w:rPr>
          <w:sz w:val="24"/>
        </w:rPr>
      </w:pPr>
      <w:r>
        <w:rPr>
          <w:sz w:val="24"/>
        </w:rPr>
        <w:t xml:space="preserve">Education is an important factor in preparing human resources. Quality education is expected to form qualified and </w:t>
      </w:r>
      <w:r>
        <w:rPr>
          <w:sz w:val="24"/>
          <w:lang w:val="en-US"/>
        </w:rPr>
        <w:t>tough</w:t>
      </w:r>
      <w:r>
        <w:rPr>
          <w:sz w:val="24"/>
        </w:rPr>
        <w:t xml:space="preserve"> human resources so that they can compete globally in this era </w:t>
      </w:r>
      <w:r>
        <w:rPr>
          <w:sz w:val="24"/>
        </w:rPr>
        <w:fldChar w:fldCharType="begin" w:fldLock="1"/>
      </w:r>
      <w:r>
        <w:rPr>
          <w:sz w:val="24"/>
        </w:rPr>
        <w:instrText>ADDIN CSL_CITATION {"citationItems":[{"id":"ITEM-1","itemData":{"DOI":"10.15408/es.v10i2.10268","ISSN":"1979-7281","abstract":"KORELASI MODEL INKUIRI TERBIMBING BERPENDEKATAN SETS TERHADAP KETERAMPILAN BERPIKIR KRITIS SISWA AbstractCritical thinking skills in chemistry subject is still low. Teacher-centered learning is one of the causes of low critical thinking skills. The objective of this study was to investigate the correlation of guided inquiry learning model with the Science, Environment, Technology and Society (SETS) approach on students’ critical thinking skills at chemical equilibrium material. The research method was Quasi Experiment with Nonequivalent Control Group Design, and the samples were taken using purposive sampling. The samples consisted of 36 students in the control and the experimental classes. The research instrument consisted of 12-item essay test which represented 11 indicators of critical thinking skill. Data analysis was performed using the Independent Sample T-test through SPSS 22 version. The results of hypothesis testing showed a correlation of the use of guided inquiry model with SETS approach on students' critical thinking skills in the experimental class with sig values &lt;0.05. The percentage result of the posttest data showed an increase in critical thinking skills of students in the experimental class. The conclusion of this study is that the use of guided inquiry model with SETS approach can improve students' critical thinking skills. The highest critical thinking skills indicator in the experimental class is inducing and judging inductions, while the lowest indicator is observing and judging observation reports.AbstrakKeterampilan berpikir kritis pada mata pelajaran kimia masih rendah. Pembelajaran yang berpusat pada  guru adalah salah satu penyebab rendahnya keterampilan berpikir kritis. Tujuan penelitian untuk mengetahui korelasi model pembelajaran inkuiri terbimbing berpendekatan Science, Environment, Technology, dan Society (SETS) terhadap keterampilan berpikir kritis siswa pada materi kesetimbangan kimia. Metode penelitian adalah Quasi Experiment dengan desain Nonequivalent Control Group Design, dan teknik yaitu purposive sampling. Sampel penelitian sebanyak masing-masing 36 orang pada kelas kontrol dan eksperimen. Instrumen penelitian berupa tes esai sebanyak 12 butir soal yang mewakili 11 indikator keterampilan berpikir kritis. Analisis data menggunakan Independent Sample T-test melalui SPSS versi 22. Hasil uji hipotesis menunjukkan adanya korelasi penggunaan model inkuiri terbimbing berpendekatan SETS terhadap keterampilan berpikir kri…","author":[{"dropping-particle":"","family":"Sari","given":"R. Melisa Nelvita","non-dropping-particle":"","parse-names":false,"suffix":""},{"dropping-particle":"","family":"Suryaningsih","given":"Siti","non-dropping-particle":"","parse-names":false,"suffix":""},{"dropping-particle":"","family":"Yunita","given":"Luki","non-dropping-particle":"","parse-names":false,"suffix":""}],"container-title":"Edusains","id":"ITEM-1","issue":"2","issued":{"date-parts":[["2019"]]},"page":"341-348","title":"The Correlation of Guided Inquiry Model with SETS Approach on Students' Critical Thinking Skills","type":"article-journal","volume":"10"},"uris":["http://www.mendeley.com/documents/?uuid=096b8928-b95d-473f-9df9-f36746c71c0c"]}],"mendeley":{"formattedCitation":"(Sari et al., 2019)","plainTextFormattedCitation":"(Sari et al., 2019)","previouslyFormattedCitation":"(Sari et al., 2019)"},"properties":{"noteIndex":0},"schema":"https://github.com/citation-style-language/schema/raw/master/csl-citation.json"}</w:instrText>
      </w:r>
      <w:r>
        <w:rPr>
          <w:sz w:val="24"/>
        </w:rPr>
        <w:fldChar w:fldCharType="separate"/>
      </w:r>
      <w:r>
        <w:rPr>
          <w:noProof/>
          <w:sz w:val="24"/>
        </w:rPr>
        <w:t>(Sari et al., 2019)</w:t>
      </w:r>
      <w:r>
        <w:rPr>
          <w:sz w:val="24"/>
        </w:rPr>
        <w:fldChar w:fldCharType="end"/>
      </w:r>
      <w:r>
        <w:rPr>
          <w:sz w:val="24"/>
          <w:lang w:val="en-US"/>
        </w:rPr>
        <w:t xml:space="preserve">. </w:t>
      </w:r>
      <w:r>
        <w:rPr>
          <w:sz w:val="24"/>
        </w:rPr>
        <w:t xml:space="preserve">However, the quality of education in Indonesia, especially in science, is still low </w:t>
      </w:r>
      <w:r>
        <w:rPr>
          <w:sz w:val="24"/>
          <w:lang w:val="en-US"/>
        </w:rPr>
        <w:fldChar w:fldCharType="begin" w:fldLock="1"/>
      </w:r>
      <w:r>
        <w:rPr>
          <w:sz w:val="24"/>
          <w:lang w:val="en-US"/>
        </w:rPr>
        <w:instrText>ADDIN CSL_CITATION {"citationItems":[{"id":"ITEM-1","itemData":{"author":[{"dropping-particle":"","family":"Pandela","given":"Yunisa Sari","non-dropping-particle":"","parse-names":false,"suffix":""},{"dropping-particle":"","family":"Sunyono","given":"","non-dropping-particle":"","parse-names":false,"suffix":""},{"dropping-particle":"","family":"Rudibyani","given":"Ratu Betta","non-dropping-particle":"","parse-names":false,"suffix":""}],"container-title":"Jurnal Pendidikan dan Pembelajaran Kimia","id":"ITEM-1","issue":"2","issued":{"date-parts":[["2019"]]},"title":"Pengaruh Isu Sosio-Saintifk dalam Meningkatkan Kemampuan Berpikir Kritis pada Materi Larutan Elektrolit dan Non-Elektrolit","type":"article-journal","volume":"8"},"uris":["http://www.mendeley.com/documents/?uuid=264203f2-372c-4102-9e27-b48f79d11cf0"]}],"mendeley":{"formattedCitation":"(Pandela et al., 2019)","plainTextFormattedCitation":"(Pandela et al., 2019)","previouslyFormattedCitation":"(Pandela et al., 2019)"},"properties":{"noteIndex":0},"schema":"https://github.com/citation-style-language/schema/raw/master/csl-citation.json"}</w:instrText>
      </w:r>
      <w:r>
        <w:rPr>
          <w:sz w:val="24"/>
          <w:lang w:val="en-US"/>
        </w:rPr>
        <w:fldChar w:fldCharType="separate"/>
      </w:r>
      <w:r>
        <w:rPr>
          <w:noProof/>
          <w:sz w:val="24"/>
          <w:lang w:val="en-US"/>
        </w:rPr>
        <w:t>(Pandela et al., 2019)</w:t>
      </w:r>
      <w:r>
        <w:rPr>
          <w:sz w:val="24"/>
          <w:lang w:val="en-US"/>
        </w:rPr>
        <w:fldChar w:fldCharType="end"/>
      </w:r>
      <w:r>
        <w:rPr>
          <w:sz w:val="24"/>
        </w:rPr>
        <w:t xml:space="preserve">. Based on the Program for International Student Assessment (PISA) analysis in terms of science education in 2018, Indonesia is ranked 71 out of 79 participating countries </w:t>
      </w:r>
      <w:r>
        <w:rPr>
          <w:sz w:val="24"/>
        </w:rPr>
        <w:fldChar w:fldCharType="begin" w:fldLock="1"/>
      </w:r>
      <w:r>
        <w:rPr>
          <w:sz w:val="24"/>
        </w:rPr>
        <w:instrText>ADDIN CSL_CITATION {"citationItems":[{"id":"ITEM-1","itemData":{"author":[{"dropping-particle":"","family":"OECD","given":"","non-dropping-particle":"","parse-names":false,"suffix":""}],"id":"ITEM-1","issued":{"date-parts":[["2019"]]},"publisher":"PISA-OECD Publishing","title":"PISA 2018 Results Combined Executive Summaries","type":"book"},"uris":["http://www.mendeley.com/documents/?uuid=01c62ea0-5f6c-4f7a-a3e8-be8f5d5d8183"]}],"mendeley":{"formattedCitation":"(OECD, 2019)","plainTextFormattedCitation":"(OECD, 2019)","previouslyFormattedCitation":"(OECD, 2019)"},"properties":{"noteIndex":0},"schema":"https://github.com/citation-style-language/schema/raw/master/csl-citation.json"}</w:instrText>
      </w:r>
      <w:r>
        <w:rPr>
          <w:sz w:val="24"/>
        </w:rPr>
        <w:fldChar w:fldCharType="separate"/>
      </w:r>
      <w:r>
        <w:rPr>
          <w:noProof/>
          <w:sz w:val="24"/>
        </w:rPr>
        <w:t>(OECD, 2019)</w:t>
      </w:r>
      <w:r>
        <w:rPr>
          <w:sz w:val="24"/>
        </w:rPr>
        <w:fldChar w:fldCharType="end"/>
      </w:r>
      <w:r>
        <w:rPr>
          <w:sz w:val="24"/>
        </w:rPr>
        <w:t xml:space="preserve">. Students' low ability in Indonesia, especially </w:t>
      </w:r>
      <w:r>
        <w:rPr>
          <w:sz w:val="24"/>
          <w:lang w:val="en-US"/>
        </w:rPr>
        <w:t xml:space="preserve">in </w:t>
      </w:r>
      <w:r>
        <w:rPr>
          <w:sz w:val="24"/>
        </w:rPr>
        <w:t xml:space="preserve">science education, can affect the quality of Indonesia's human </w:t>
      </w:r>
      <w:r w:rsidRPr="001839EE">
        <w:rPr>
          <w:sz w:val="24"/>
        </w:rPr>
        <w:t>resources if it is not addressed as soon as possible. Therefore, all parties involved must do their best to advance education in Indonesia.</w:t>
      </w:r>
    </w:p>
    <w:p w14:paraId="540F2324" w14:textId="4C8E1CCE" w:rsidR="001839EE" w:rsidRPr="001839EE" w:rsidRDefault="001839EE" w:rsidP="001839EE">
      <w:pPr>
        <w:pStyle w:val="E-JOURNALBody"/>
        <w:rPr>
          <w:sz w:val="24"/>
          <w:lang w:val="en-US"/>
        </w:rPr>
      </w:pPr>
      <w:r w:rsidRPr="001839EE">
        <w:rPr>
          <w:sz w:val="24"/>
          <w:lang w:val="en-US"/>
        </w:rPr>
        <w:t xml:space="preserve">The </w:t>
      </w:r>
      <w:r w:rsidRPr="001839EE">
        <w:rPr>
          <w:sz w:val="24"/>
        </w:rPr>
        <w:t>Regulation of National Ministry of Education</w:t>
      </w:r>
      <w:r w:rsidRPr="001839EE">
        <w:rPr>
          <w:sz w:val="24"/>
          <w:lang w:val="en-US"/>
        </w:rPr>
        <w:t xml:space="preserve"> </w:t>
      </w:r>
      <w:r w:rsidRPr="001839EE">
        <w:rPr>
          <w:sz w:val="24"/>
        </w:rPr>
        <w:t xml:space="preserve">Number 64 of 2013 </w:t>
      </w:r>
      <w:r w:rsidRPr="001839EE">
        <w:rPr>
          <w:sz w:val="24"/>
          <w:lang w:val="en-US"/>
        </w:rPr>
        <w:t>about the</w:t>
      </w:r>
      <w:r w:rsidRPr="001839EE">
        <w:rPr>
          <w:sz w:val="24"/>
        </w:rPr>
        <w:t xml:space="preserve"> </w:t>
      </w:r>
      <w:r w:rsidRPr="001839EE">
        <w:rPr>
          <w:sz w:val="24"/>
          <w:lang w:val="en-US"/>
        </w:rPr>
        <w:t>S</w:t>
      </w:r>
      <w:r w:rsidRPr="001839EE">
        <w:rPr>
          <w:sz w:val="24"/>
        </w:rPr>
        <w:t xml:space="preserve">tandard of </w:t>
      </w:r>
      <w:r w:rsidRPr="001839EE">
        <w:rPr>
          <w:sz w:val="24"/>
          <w:lang w:val="en-US"/>
        </w:rPr>
        <w:t>C</w:t>
      </w:r>
      <w:r w:rsidRPr="001839EE">
        <w:rPr>
          <w:sz w:val="24"/>
        </w:rPr>
        <w:t xml:space="preserve">ontents states that chemistry is one of the </w:t>
      </w:r>
      <w:r w:rsidRPr="001839EE">
        <w:rPr>
          <w:sz w:val="24"/>
          <w:lang w:val="en-US"/>
        </w:rPr>
        <w:t>parts</w:t>
      </w:r>
      <w:r w:rsidRPr="001839EE">
        <w:rPr>
          <w:sz w:val="24"/>
        </w:rPr>
        <w:t xml:space="preserve"> of </w:t>
      </w:r>
      <w:r w:rsidRPr="001839EE">
        <w:rPr>
          <w:sz w:val="24"/>
          <w:lang w:val="en-US"/>
        </w:rPr>
        <w:t xml:space="preserve">natural </w:t>
      </w:r>
      <w:r w:rsidRPr="001839EE">
        <w:rPr>
          <w:sz w:val="24"/>
        </w:rPr>
        <w:t>science learning in Se</w:t>
      </w:r>
      <w:r w:rsidRPr="001839EE">
        <w:rPr>
          <w:sz w:val="24"/>
          <w:lang w:val="en-US"/>
        </w:rPr>
        <w:t>n</w:t>
      </w:r>
      <w:r w:rsidRPr="001839EE">
        <w:rPr>
          <w:sz w:val="24"/>
        </w:rPr>
        <w:t xml:space="preserve">ior </w:t>
      </w:r>
      <w:r w:rsidRPr="001839EE">
        <w:rPr>
          <w:sz w:val="24"/>
          <w:lang w:val="en-US"/>
        </w:rPr>
        <w:t>High School (SMA/MA)</w:t>
      </w:r>
      <w:r w:rsidRPr="001839EE">
        <w:rPr>
          <w:sz w:val="24"/>
        </w:rPr>
        <w:t xml:space="preserve">. Chemistry is defined as the study of matter and its changes and the energy that accompanies these changes </w:t>
      </w:r>
      <w:r w:rsidRPr="001839EE">
        <w:rPr>
          <w:sz w:val="24"/>
        </w:rPr>
        <w:fldChar w:fldCharType="begin" w:fldLock="1"/>
      </w:r>
      <w:r w:rsidRPr="001839EE">
        <w:rPr>
          <w:sz w:val="24"/>
        </w:rPr>
        <w:instrText>ADDIN CSL_CITATION {"citationItems":[{"id":"ITEM-1","itemData":{"author":[{"dropping-particle":"","family":"Chang","given":"Raymond","non-dropping-particle":"","parse-names":false,"suffix":""}],"edition":"10","id":"ITEM-1","issued":{"date-parts":[["2010"]]},"publisher":"McGraw-Hill Companies, Inc","publisher-place":"New York","title":"Chemistry","type":"book"},"uris":["http://www.mendeley.com/documents/?uuid=b504fc3e-83c9-4390-a65c-0e5dd73562fb"]}],"mendeley":{"formattedCitation":"(Chang, 2010)","plainTextFormattedCitation":"(Chang, 2010)","previouslyFormattedCitation":"(Chang, 2010)"},"properties":{"noteIndex":0},"schema":"https://github.com/citation-style-language/schema/raw/master/csl-citation.json"}</w:instrText>
      </w:r>
      <w:r w:rsidRPr="001839EE">
        <w:rPr>
          <w:sz w:val="24"/>
        </w:rPr>
        <w:fldChar w:fldCharType="separate"/>
      </w:r>
      <w:r w:rsidRPr="001839EE">
        <w:rPr>
          <w:noProof/>
          <w:sz w:val="24"/>
        </w:rPr>
        <w:t>(Chang, 2010)</w:t>
      </w:r>
      <w:r w:rsidRPr="001839EE">
        <w:rPr>
          <w:sz w:val="24"/>
        </w:rPr>
        <w:fldChar w:fldCharType="end"/>
      </w:r>
      <w:r w:rsidRPr="001839EE">
        <w:rPr>
          <w:sz w:val="24"/>
        </w:rPr>
        <w:t>. In the context of mastery of</w:t>
      </w:r>
      <w:r w:rsidRPr="001839EE">
        <w:rPr>
          <w:sz w:val="24"/>
          <w:lang w:val="en-US"/>
        </w:rPr>
        <w:t xml:space="preserve"> 21</w:t>
      </w:r>
      <w:r w:rsidRPr="001839EE">
        <w:rPr>
          <w:sz w:val="24"/>
          <w:vertAlign w:val="superscript"/>
          <w:lang w:val="en-US"/>
        </w:rPr>
        <w:t>st</w:t>
      </w:r>
      <w:r w:rsidRPr="001839EE">
        <w:rPr>
          <w:sz w:val="24"/>
        </w:rPr>
        <w:t xml:space="preserve">-century skills, chemistry learning is expected </w:t>
      </w:r>
      <w:r w:rsidRPr="001839EE">
        <w:rPr>
          <w:sz w:val="24"/>
          <w:lang w:val="en-US"/>
        </w:rPr>
        <w:t xml:space="preserve">not only about the </w:t>
      </w:r>
      <w:r w:rsidRPr="001839EE">
        <w:rPr>
          <w:sz w:val="24"/>
        </w:rPr>
        <w:t xml:space="preserve">knowledge and skills </w:t>
      </w:r>
      <w:r w:rsidRPr="001839EE">
        <w:rPr>
          <w:sz w:val="24"/>
          <w:lang w:val="en-US"/>
        </w:rPr>
        <w:t xml:space="preserve">transfer </w:t>
      </w:r>
      <w:r w:rsidRPr="001839EE">
        <w:rPr>
          <w:sz w:val="24"/>
        </w:rPr>
        <w:t>to students</w:t>
      </w:r>
      <w:r w:rsidRPr="001839EE">
        <w:rPr>
          <w:sz w:val="24"/>
          <w:lang w:val="en-US"/>
        </w:rPr>
        <w:t>,</w:t>
      </w:r>
      <w:r w:rsidRPr="001839EE">
        <w:rPr>
          <w:sz w:val="24"/>
        </w:rPr>
        <w:t xml:space="preserve"> but also </w:t>
      </w:r>
      <w:r w:rsidRPr="001839EE">
        <w:rPr>
          <w:sz w:val="24"/>
          <w:lang w:val="en-US"/>
        </w:rPr>
        <w:t>develop</w:t>
      </w:r>
      <w:r w:rsidRPr="001839EE">
        <w:rPr>
          <w:sz w:val="24"/>
        </w:rPr>
        <w:t xml:space="preserve"> thinking </w:t>
      </w:r>
      <w:r w:rsidRPr="001839EE">
        <w:rPr>
          <w:sz w:val="24"/>
          <w:lang w:val="en-US"/>
        </w:rPr>
        <w:t xml:space="preserve">skills and </w:t>
      </w:r>
      <w:r w:rsidRPr="001839EE">
        <w:rPr>
          <w:sz w:val="24"/>
        </w:rPr>
        <w:t xml:space="preserve">attitude skills. More than that, after studying chemistry at school, </w:t>
      </w:r>
      <w:r w:rsidRPr="001839EE">
        <w:rPr>
          <w:sz w:val="24"/>
          <w:lang w:val="en-US"/>
        </w:rPr>
        <w:t xml:space="preserve">it is </w:t>
      </w:r>
      <w:r w:rsidRPr="001839EE">
        <w:rPr>
          <w:sz w:val="24"/>
        </w:rPr>
        <w:t xml:space="preserve">expected </w:t>
      </w:r>
      <w:r w:rsidRPr="001839EE">
        <w:rPr>
          <w:sz w:val="24"/>
          <w:lang w:val="en-US"/>
        </w:rPr>
        <w:t xml:space="preserve">that students can </w:t>
      </w:r>
      <w:r w:rsidRPr="001839EE">
        <w:rPr>
          <w:sz w:val="24"/>
        </w:rPr>
        <w:t xml:space="preserve">apply the competencies they have acquired as daily behaviour in interacting with society, the environment and the use of technology </w:t>
      </w:r>
      <w:r w:rsidRPr="001839EE">
        <w:rPr>
          <w:sz w:val="24"/>
        </w:rPr>
        <w:fldChar w:fldCharType="begin" w:fldLock="1"/>
      </w:r>
      <w:r w:rsidRPr="001839EE">
        <w:rPr>
          <w:sz w:val="24"/>
        </w:rPr>
        <w:instrText>ADDIN CSL_CITATION {"citationItems":[{"id":"ITEM-1","itemData":{"author":[{"dropping-particle":"","family":"Kemendikbud","given":"","non-dropping-particle":"","parse-names":false,"suffix":""}],"id":"ITEM-1","issued":{"date-parts":[["2016"]]},"publisher-place":"Jakarta","title":"Silabus Mata Pelajaran Kimia untuk SMA/MA","type":"book"},"uris":["http://www.mendeley.com/documents/?uuid=6d86c677-cb45-4f5c-95d0-d68248a44dad"]}],"mendeley":{"formattedCitation":"(Kemendikbud, 2016)","plainTextFormattedCitation":"(Kemendikbud, 2016)","previouslyFormattedCitation":"(Kemendikbud, 2016)"},"properties":{"noteIndex":0},"schema":"https://github.com/citation-style-language/schema/raw/master/csl-citation.json"}</w:instrText>
      </w:r>
      <w:r w:rsidRPr="001839EE">
        <w:rPr>
          <w:sz w:val="24"/>
        </w:rPr>
        <w:fldChar w:fldCharType="separate"/>
      </w:r>
      <w:r w:rsidRPr="001839EE">
        <w:rPr>
          <w:noProof/>
          <w:sz w:val="24"/>
        </w:rPr>
        <w:t>(Kemendikbud, 2016)</w:t>
      </w:r>
      <w:r w:rsidRPr="001839EE">
        <w:rPr>
          <w:sz w:val="24"/>
        </w:rPr>
        <w:fldChar w:fldCharType="end"/>
      </w:r>
      <w:r w:rsidRPr="001839EE">
        <w:rPr>
          <w:sz w:val="24"/>
          <w:lang w:val="en-US"/>
        </w:rPr>
        <w:t>.</w:t>
      </w:r>
    </w:p>
    <w:p w14:paraId="6269E415" w14:textId="1FB13E42" w:rsidR="001839EE" w:rsidRPr="001839EE" w:rsidRDefault="001839EE" w:rsidP="001839EE">
      <w:pPr>
        <w:pStyle w:val="E-JOURNALBody"/>
        <w:rPr>
          <w:sz w:val="24"/>
        </w:rPr>
      </w:pPr>
      <w:r w:rsidRPr="001839EE">
        <w:rPr>
          <w:sz w:val="24"/>
        </w:rPr>
        <w:t xml:space="preserve">The Regulation of National Ministry of Education &amp; Culture Number. 37 of 2018, stated that one of the chemistry learning materials in SMA/MA class XI is acid-base. Learning chemistry on acid-base materials tends to lead to understanding the chemical concepts and their calculations. Chemistry, especially on acid-base material, is a difficult, abstract, and complex subject, which requires high reasoning skills and a maximum effort to understand </w:t>
      </w:r>
      <w:r w:rsidRPr="001839EE">
        <w:rPr>
          <w:sz w:val="24"/>
        </w:rPr>
        <w:fldChar w:fldCharType="begin" w:fldLock="1"/>
      </w:r>
      <w:r w:rsidRPr="001839EE">
        <w:rPr>
          <w:sz w:val="24"/>
        </w:rPr>
        <w:instrText>ADDIN CSL_CITATION {"citationItems":[{"id":"ITEM-1","itemData":{"abstract":"One aspect common in every culture is the decreasing number of students studying chemistry. What are the barriers that prevent students from learning chemistry? The objective of this study is to explore the importance of the philosophy of chemistry and suggest strategies that can facilitate students' conceptual understanding. We can make chemistry relevant and promote students' interest, curiosity and understanding by showing that science is a human enterprise. Particulate nature of matter provides an opportunity to reveal that the changing of atomic models (Thomson, Rutherford, Bohr, Bohr-Sommerfeld) is a manifestation of the tentative nature of scientific theories. It is concluded that introducing some elements of history and philosophy of chemistry is conducive towards a better understanding of scientific progress. Keywords: philosophy of chemistry, tentative nature of scientific theories, atomic models áreas emergentes de la educación química [naturaleza de la química: historia y filosofía de la química] Evidently there's more to seeing than meets the eye. To see what a chemist sees one needs to know what a chemist knows. (Bent, 1984) Resumen (Química: ¿Por qué la disciplina es difícil?) Un aspecto común en todas las culturas es el decreciente nú-mero de alumnos que estudian química. ¿Cuáles son las ba-rreras que evitan que los estudiantes aprendan la química? El objetivo de este estudio es explorar la importancia de la filo-sofía de la química y sugerir estrategias que puedan facilitar la comprensión conceptual de los estudiantes. Podemos hacer la química relevante para ellos y promover su interés, curiosi-dad y entendimiento al mostrarles que la ciencia es una em-presa humana. La estructura corpuscular de la materia da oportunidad de hablar que el cambio de modelos atómicos (Thomson, Rutherford, Bohr, Bohr-Sommerfeld) es una ma-nifestación de la naturaleza tentativa de las teorías científicas. Se concluye que la introducción de algunos elementos de his-toria y filosofía de la química conduce hacia una mejor com-prensión del progreso científico. Palabras clave: filosofía de la química, naturaleza tentativa de las teorías científicas, modelos atómicos","author":[{"dropping-particle":"","family":"Cardellini","given":"L","non-dropping-particle":"","parse-names":false,"suffix":""}],"container-title":"Educación Química","id":"ITEM-1","issued":{"date-parts":[["2012"]]},"page":"1-6","title":"Chemistry: Why the Subject is Difficult? / Química: ¿Por qué la disciplina es difícil?","type":"article-journal"},"uris":["http://www.mendeley.com/documents/?uuid=baf32096-17dc-4f66-bc3a-4e11a5822135"]}],"mendeley":{"formattedCitation":"(Cardellini, 2012)","plainTextFormattedCitation":"(Cardellini, 2012)","previouslyFormattedCitation":"(Cardellini, 2012)"},"properties":{"noteIndex":0},"schema":"https://github.com/citation-style-language/schema/raw/master/csl-citation.json"}</w:instrText>
      </w:r>
      <w:r w:rsidRPr="001839EE">
        <w:rPr>
          <w:sz w:val="24"/>
        </w:rPr>
        <w:fldChar w:fldCharType="separate"/>
      </w:r>
      <w:r w:rsidRPr="001839EE">
        <w:rPr>
          <w:noProof/>
          <w:sz w:val="24"/>
        </w:rPr>
        <w:t>(Cardellini, 2012)</w:t>
      </w:r>
      <w:r w:rsidRPr="001839EE">
        <w:rPr>
          <w:sz w:val="24"/>
        </w:rPr>
        <w:fldChar w:fldCharType="end"/>
      </w:r>
      <w:r w:rsidRPr="001839EE">
        <w:rPr>
          <w:sz w:val="24"/>
        </w:rPr>
        <w:t xml:space="preserve">. It requires teachers to present active learning, where in the learning process students are actively involved. However, the fact is that in chemistry learning, students are not actively involved and are only emphasize and apply it in everyday life </w:t>
      </w:r>
      <w:r w:rsidRPr="001839EE">
        <w:rPr>
          <w:sz w:val="24"/>
        </w:rPr>
        <w:fldChar w:fldCharType="begin" w:fldLock="1"/>
      </w:r>
      <w:r w:rsidRPr="001839EE">
        <w:rPr>
          <w:sz w:val="24"/>
        </w:rPr>
        <w:instrText>ADDIN CSL_CITATION {"citationItems":[{"id":"ITEM-1","itemData":{"author":[{"dropping-particle":"","family":"Maimunah","given":"","non-dropping-particle":"","parse-names":false,"suffix":""}],"container-title":"Jurnal Penelitian dan Pembelajaran IPA","id":"ITEM-1","issue":"1","issued":{"date-parts":[["2017"]]},"page":"65-73","title":"The Use of Science Environment Technology and Society (SETS) Learning Model for Enhancing The Critical Thinking Skills and Scientific Attitudes","type":"article-journal","volume":"3"},"uris":["http://www.mendeley.com/documents/?uuid=839de78a-e0d6-485b-8387-c0b13c50a027"]},{"id":"ITEM-2","itemData":{"author":[{"dropping-particle":"","family":"Suyanti","given":"D. R.","non-dropping-particle":"","parse-names":false,"suffix":""}],"id":"ITEM-2","issued":{"date-parts":[["2010"]]},"publisher":"Graha Ilmu","publisher-place":"Yogyakarta","title":"Strategi Pembelajaran Kimia","type":"book"},"uris":["http://www.mendeley.com/documents/?uuid=dfedf7e6-ff88-4598-acd7-d7eaf1338da5"]}],"mendeley":{"formattedCitation":"(Maimunah, 2017; Suyanti, 2010)","plainTextFormattedCitation":"(Maimunah, 2017; Suyanti, 2010)","previouslyFormattedCitation":"(Maimunah, 2017; Suyanti, 2010)"},"properties":{"noteIndex":0},"schema":"https://github.com/citation-style-language/schema/raw/master/csl-citation.json"}</w:instrText>
      </w:r>
      <w:r w:rsidRPr="001839EE">
        <w:rPr>
          <w:sz w:val="24"/>
        </w:rPr>
        <w:fldChar w:fldCharType="separate"/>
      </w:r>
      <w:r w:rsidRPr="001839EE">
        <w:rPr>
          <w:noProof/>
          <w:sz w:val="24"/>
        </w:rPr>
        <w:t>(Maimunah, 2017; Suyanti, 2010)</w:t>
      </w:r>
      <w:r w:rsidRPr="001839EE">
        <w:rPr>
          <w:sz w:val="24"/>
        </w:rPr>
        <w:fldChar w:fldCharType="end"/>
      </w:r>
      <w:r w:rsidRPr="001839EE">
        <w:rPr>
          <w:sz w:val="24"/>
        </w:rPr>
        <w:t xml:space="preserve">. As a result, learning becomes meaningless, and students will easily forget the learning material because of the students' </w:t>
      </w:r>
    </w:p>
    <w:p w14:paraId="531DF189" w14:textId="4A6E82F2" w:rsidR="001839EE" w:rsidRPr="001839EE" w:rsidRDefault="001839EE" w:rsidP="001839EE">
      <w:pPr>
        <w:pStyle w:val="E-JOURNALBody"/>
        <w:rPr>
          <w:sz w:val="24"/>
        </w:rPr>
        <w:sectPr w:rsidR="001839EE" w:rsidRPr="001839EE" w:rsidSect="005838D8">
          <w:headerReference w:type="even" r:id="rId9"/>
          <w:headerReference w:type="default" r:id="rId10"/>
          <w:footerReference w:type="even" r:id="rId11"/>
          <w:footerReference w:type="default" r:id="rId12"/>
          <w:headerReference w:type="first" r:id="rId13"/>
          <w:footerReference w:type="first" r:id="rId14"/>
          <w:pgSz w:w="11907" w:h="16840" w:code="9"/>
          <w:pgMar w:top="780" w:right="1701" w:bottom="1701" w:left="1701" w:header="1008" w:footer="454" w:gutter="0"/>
          <w:cols w:space="720"/>
          <w:titlePg/>
          <w:docGrid w:linePitch="360"/>
        </w:sectPr>
      </w:pPr>
    </w:p>
    <w:p w14:paraId="11AA3B2F" w14:textId="32BDB276" w:rsidR="001839EE" w:rsidRDefault="001839EE" w:rsidP="001839EE">
      <w:pPr>
        <w:pStyle w:val="E-JOURNALBody"/>
        <w:ind w:firstLine="0"/>
        <w:rPr>
          <w:sz w:val="24"/>
        </w:rPr>
      </w:pPr>
      <w:r w:rsidRPr="001839EE">
        <w:rPr>
          <w:sz w:val="24"/>
        </w:rPr>
        <w:lastRenderedPageBreak/>
        <w:t>low understanding. In addition, students' thinking skills, which are very important to have in this century, have become untrained.</w:t>
      </w:r>
    </w:p>
    <w:p w14:paraId="3B587D33" w14:textId="77777777" w:rsidR="001839EE" w:rsidRDefault="001839EE" w:rsidP="001839EE">
      <w:pPr>
        <w:pStyle w:val="E-JOURNALBody"/>
        <w:rPr>
          <w:sz w:val="24"/>
          <w:lang w:val="en-US"/>
        </w:rPr>
      </w:pPr>
      <w:r>
        <w:rPr>
          <w:sz w:val="24"/>
        </w:rPr>
        <w:t xml:space="preserve">Among the several thinking skills that students must master in this century, critical thinking skills are one of </w:t>
      </w:r>
      <w:r>
        <w:rPr>
          <w:sz w:val="24"/>
          <w:lang w:val="en-US"/>
        </w:rPr>
        <w:t>those</w:t>
      </w:r>
      <w:r>
        <w:rPr>
          <w:sz w:val="24"/>
        </w:rPr>
        <w:t xml:space="preserve"> that must be mastered </w:t>
      </w:r>
      <w:r>
        <w:rPr>
          <w:sz w:val="24"/>
          <w:lang w:val="en-US"/>
        </w:rPr>
        <w:fldChar w:fldCharType="begin" w:fldLock="1"/>
      </w:r>
      <w:r>
        <w:rPr>
          <w:sz w:val="24"/>
          <w:lang w:val="en-US"/>
        </w:rPr>
        <w:instrText>ADDIN CSL_CITATION {"citationItems":[{"id":"ITEM-1","itemData":{"DOI":"10.15294/jpii.v7i1.10495","ISSN":"20894392","abstract":"This research is to investigate the students` critical thinking skill by using STEM education through Project Based Learning. The study applied descriptive research design. In these lessons, the participants were 160 first grade Japanese middle school students from four classes. They were divided into nine groups each class. The instruments are worksheets to explore students’ initial knowledge about how to clean up wastewater and critical thinking processes. The worksheet consists of the designing solution, and understanding of concepts to identify critical thinking based on purpose and question, selection of information, assumption, and point of view the solution, and implication. Students were asked to design tools to clean up the wastewater. Students were given more than one chance to design the best product for wastewater treatment. The lessons consist of six lessons. The first lesson is the introduction of colloid, solution, and suspension, and discussion about wastewater. The second lesson to the fourth lesson was finding solutions and designing products. The fifth lesson was to watch a video of wastewater treatments in Japan and to optimize the solutions or products. The last lesson was to make a conclusion, to exchange presentations, and to develop discussion. Implementation of STEM education can be seen from the students` solutions, some students used biology or chemistry or physics or combination concept and Mathematics to design solution (technology) for treatment of wastewater. The result showed that the mean score of students` critical thinking skill was 2.82. The students` critical thinking skill was categorized as advanced thinker: 41.6%, practicing thinker: 30,6%, beginning thinker: 25%, and challenged thinker: 2.8%. And the category for students` critical thinking was practicing thinker. Practicing thinker is a stage of critical thinking development, they have enough skill in thinking to critique their own plan for systematic practice, and to construct a realistic critique of their powers of thought to solve the contextual problem.","author":[{"dropping-particle":"","family":"Mutakinati","given":"Lely","non-dropping-particle":"","parse-names":false,"suffix":""},{"dropping-particle":"","family":"Anwari","given":"Ilman","non-dropping-particle":"","parse-names":false,"suffix":""},{"dropping-particle":"","family":"Yoshisuke","given":"Kumano","non-dropping-particle":"","parse-names":false,"suffix":""}],"container-title":"Jurnal Pendidikan IPA Indonesia","id":"ITEM-1","issue":"1","issued":{"date-parts":[["2018"]]},"page":"54-65","title":"Analysis of students’ critical thinking skill of middle school through stem education project-based learning","type":"article-journal","volume":"7"},"uris":["http://www.mendeley.com/documents/?uuid=4b09849b-b932-46bc-8db2-0171aa74ada6"]}],"mendeley":{"formattedCitation":"(Mutakinati et al., 2018)","plainTextFormattedCitation":"(Mutakinati et al., 2018)","previouslyFormattedCitation":"(Mutakinati et al., 2018)"},"properties":{"noteIndex":0},"schema":"https://github.com/citation-style-language/schema/raw/master/csl-citation.json"}</w:instrText>
      </w:r>
      <w:r>
        <w:rPr>
          <w:sz w:val="24"/>
          <w:lang w:val="en-US"/>
        </w:rPr>
        <w:fldChar w:fldCharType="separate"/>
      </w:r>
      <w:r>
        <w:rPr>
          <w:noProof/>
          <w:sz w:val="24"/>
          <w:lang w:val="en-US"/>
        </w:rPr>
        <w:t>(Mutakinati et al., 2018)</w:t>
      </w:r>
      <w:r>
        <w:rPr>
          <w:sz w:val="24"/>
          <w:lang w:val="en-US"/>
        </w:rPr>
        <w:fldChar w:fldCharType="end"/>
      </w:r>
      <w:r>
        <w:rPr>
          <w:sz w:val="24"/>
        </w:rPr>
        <w:t xml:space="preserve">. Critical thinking skills are very important skills to have because, with these skills, students will have problem solving skills that exist in everyday life, not only problems that exist in class during learning </w:t>
      </w:r>
      <w:r>
        <w:rPr>
          <w:sz w:val="24"/>
        </w:rPr>
        <w:fldChar w:fldCharType="begin" w:fldLock="1"/>
      </w:r>
      <w:r>
        <w:rPr>
          <w:sz w:val="24"/>
        </w:rPr>
        <w:instrText>ADDIN CSL_CITATION {"citationItems":[{"id":"ITEM-1","itemData":{"author":[{"dropping-particle":"","family":"BSNP","given":"","non-dropping-particle":"","parse-names":false,"suffix":""}],"id":"ITEM-1","issued":{"date-parts":[["2007"]]},"publisher":"BSNP","publisher-place":"Jakarta","title":"Kurikulum Tingkat Satuan Pendidikan","type":"book"},"uris":["http://www.mendeley.com/documents/?uuid=5da02af2-27fc-4a13-b64b-993216b38939"]},{"id":"ITEM-2","itemData":{"author":[{"dropping-particle":"","family":"Eliyawati","given":"","non-dropping-particle":"","parse-names":false,"suffix":""},{"dropping-particle":"","family":"Sanjaya","given":"Yayan","non-dropping-particle":"","parse-names":false,"suffix":""},{"dropping-particle":"","family":"Ramdani","given":"A S","non-dropping-particle":"","parse-names":false,"suffix":""}],"container-title":"Jurnal Pena Sains","id":"ITEM-2","issue":"2","issued":{"date-parts":[["2020"]]},"title":"IMPLEMENTATION OF PROJECT ORIENTED PROBLEM - BASED LEARNING ( POPBL ) MODEL INTEGRATED WITH STEM TO ENHANCE JUNIOR HIGH SCHOOL STUDENTS ' SCIENCE CONCEPT MASTERY","type":"article-journal","volume":"7"},"uris":["http://www.mendeley.com/documents/?uuid=c8bf29fe-8e95-41f6-ba6b-ff6134625837"]},{"id":"ITEM-3","itemData":{"author":[{"dropping-particle":"","family":"Haseli","given":"Z","non-dropping-particle":"","parse-names":false,"suffix":""},{"dropping-particle":"","family":"Rezali","given":"F","non-dropping-particle":"","parse-names":false,"suffix":""}],"container-title":"European Online Journal of Natural and Social Science","id":"ITEM-3","issue":"2","issued":{"date-parts":[["2013"]]},"page":"168-175","title":"The Effect o Teaching Critical Thinking on Eductional Achievement and Test Anxiety Among Junior High School Student in Savech","type":"article-journal","volume":"2"},"uris":["http://www.mendeley.com/documents/?uuid=10c4df77-e995-4def-b5cc-0ce27138c8a7"]}],"mendeley":{"formattedCitation":"(BSNP, 2007; Eliyawati et al., 2020; Haseli &amp; Rezali, 2013)","plainTextFormattedCitation":"(BSNP, 2007; Eliyawati et al., 2020; Haseli &amp; Rezali, 2013)","previouslyFormattedCitation":"(BSNP, 2007; Eliyawati et al., 2020; Haseli &amp; Rezali, 2013)"},"properties":{"noteIndex":0},"schema":"https://github.com/citation-style-language/schema/raw/master/csl-citation.json"}</w:instrText>
      </w:r>
      <w:r>
        <w:rPr>
          <w:sz w:val="24"/>
        </w:rPr>
        <w:fldChar w:fldCharType="separate"/>
      </w:r>
      <w:r>
        <w:rPr>
          <w:noProof/>
          <w:sz w:val="24"/>
        </w:rPr>
        <w:t>(BSNP, 2007; Eliyawati et al., 2020; Haseli &amp; Rezali, 2013)</w:t>
      </w:r>
      <w:r>
        <w:rPr>
          <w:sz w:val="24"/>
        </w:rPr>
        <w:fldChar w:fldCharType="end"/>
      </w:r>
      <w:r>
        <w:rPr>
          <w:sz w:val="24"/>
          <w:lang w:val="en-US"/>
        </w:rPr>
        <w:t xml:space="preserve">. According to </w:t>
      </w:r>
      <w:r>
        <w:rPr>
          <w:sz w:val="24"/>
          <w:lang w:val="en-US"/>
        </w:rPr>
        <w:fldChar w:fldCharType="begin" w:fldLock="1"/>
      </w:r>
      <w:r>
        <w:rPr>
          <w:sz w:val="24"/>
          <w:lang w:val="en-US"/>
        </w:rPr>
        <w:instrText>ADDIN CSL_CITATION {"citationItems":[{"id":"ITEM-1","itemData":{"author":[{"dropping-particle":"","family":"King","given":"F.J.","non-dropping-particle":"","parse-names":false,"suffix":""},{"dropping-particle":"","family":"Goodson, L.","given":"M.S.","non-dropping-particle":"","parse-names":false,"suffix":""},{"dropping-particle":"","family":"Rohani","given":"F.","non-dropping-particle":"","parse-names":false,"suffix":""}],"id":"ITEM-1","issued":{"date-parts":[["2010"]]},"publisher":"Educational Services Program","publisher-place":"Washington D.C.","title":"Assessment &amp; Evaluation Educational Services Program: Higher-Order Thinking Skills","type":"book"},"uris":["http://www.mendeley.com/documents/?uuid=5a8d1ae1-5764-497c-89c5-80baad4d5524"]}],"mendeley":{"formattedCitation":"(King et al., 2010)","manualFormatting":"King, Goodson, L., and Rohani (2010)","plainTextFormattedCitation":"(King et al., 2010)","previouslyFormattedCitation":"(King et al., 2010)"},"properties":{"noteIndex":0},"schema":"https://github.com/citation-style-language/schema/raw/master/csl-citation.json"}</w:instrText>
      </w:r>
      <w:r>
        <w:rPr>
          <w:sz w:val="24"/>
          <w:lang w:val="en-US"/>
        </w:rPr>
        <w:fldChar w:fldCharType="separate"/>
      </w:r>
      <w:r>
        <w:rPr>
          <w:noProof/>
          <w:sz w:val="24"/>
          <w:lang w:val="en-US"/>
        </w:rPr>
        <w:t>King, Goodson, L., and Rohani (2010)</w:t>
      </w:r>
      <w:r>
        <w:rPr>
          <w:sz w:val="24"/>
          <w:lang w:val="en-US"/>
        </w:rPr>
        <w:fldChar w:fldCharType="end"/>
      </w:r>
      <w:r>
        <w:rPr>
          <w:sz w:val="24"/>
          <w:lang w:val="en-US"/>
        </w:rPr>
        <w:t xml:space="preserve"> </w:t>
      </w:r>
      <w:r>
        <w:rPr>
          <w:sz w:val="24"/>
        </w:rPr>
        <w:t xml:space="preserve">explained that critical thinking skills are skills of analyzing, assessing, evaluating, reconstructing, making decisions that lead to rational and logical actions. Critical thinking is a complex discussion process and involves a variety of behaviour and skills. Critical thinking skills include several </w:t>
      </w:r>
      <w:r>
        <w:rPr>
          <w:sz w:val="24"/>
          <w:lang w:val="en-US"/>
        </w:rPr>
        <w:t xml:space="preserve">behaviour </w:t>
      </w:r>
      <w:r>
        <w:rPr>
          <w:sz w:val="24"/>
        </w:rPr>
        <w:t xml:space="preserve">tendencies such as curiosity, open-mindedness and others </w:t>
      </w:r>
      <w:r>
        <w:rPr>
          <w:sz w:val="24"/>
        </w:rPr>
        <w:fldChar w:fldCharType="begin" w:fldLock="1"/>
      </w:r>
      <w:r>
        <w:rPr>
          <w:sz w:val="24"/>
        </w:rPr>
        <w:instrText>ADDIN CSL_CITATION {"citationItems":[{"id":"ITEM-1","itemData":{"author":[{"dropping-particle":"","family":"Hasrudin","given":"","non-dropping-particle":"","parse-names":false,"suffix":""},{"dropping-particle":"","family":"Nasution","given":"Muhammad Yusuf","non-dropping-particle":"","parse-names":false,"suffix":""},{"dropping-particle":"","family":"Rezeqi","given":"Salwa","non-dropping-particle":"","parse-names":false,"suffix":""}],"container-title":"International Journal of Learning, Teaching and Educational Research","id":"ITEM-1","issue":"3","issued":{"date-parts":[["2015"]]},"page":"109-116","title":"Application of contextual learning to improve critical thinking ability of students in biology teaching and learning strategies class","type":"article-journal","volume":"11"},"uris":["http://www.mendeley.com/documents/?uuid=325b8412-146b-47fd-b4a4-91d251a45e4d"]}],"mendeley":{"formattedCitation":"(Hasrudin et al., 2015)","plainTextFormattedCitation":"(Hasrudin et al., 2015)","previouslyFormattedCitation":"(Hasrudin et al., 2015)"},"properties":{"noteIndex":0},"schema":"https://github.com/citation-style-language/schema/raw/master/csl-citation.json"}</w:instrText>
      </w:r>
      <w:r>
        <w:rPr>
          <w:sz w:val="24"/>
        </w:rPr>
        <w:fldChar w:fldCharType="separate"/>
      </w:r>
      <w:r>
        <w:rPr>
          <w:noProof/>
          <w:sz w:val="24"/>
        </w:rPr>
        <w:t>(Hasrudin et al., 2015)</w:t>
      </w:r>
      <w:r>
        <w:rPr>
          <w:sz w:val="24"/>
        </w:rPr>
        <w:fldChar w:fldCharType="end"/>
      </w:r>
      <w:r>
        <w:rPr>
          <w:sz w:val="24"/>
        </w:rPr>
        <w:t xml:space="preserve">. </w:t>
      </w:r>
      <w:r>
        <w:rPr>
          <w:sz w:val="24"/>
          <w:lang w:val="en-US"/>
        </w:rPr>
        <w:t xml:space="preserve">There are six indicators of critical thinking skills, namely: (a) interpretation, (b) analysis, (c) inference, (d) evaluation, (e) explanation, and (f) self-regulation </w:t>
      </w:r>
      <w:r>
        <w:rPr>
          <w:sz w:val="24"/>
          <w:lang w:val="en-US"/>
        </w:rPr>
        <w:fldChar w:fldCharType="begin" w:fldLock="1"/>
      </w:r>
      <w:r>
        <w:rPr>
          <w:sz w:val="24"/>
          <w:lang w:val="en-US"/>
        </w:rPr>
        <w:instrText>ADDIN CSL_CITATION {"citationItems":[{"id":"ITEM-1","itemData":{"ISBN":"9781891557071","author":[{"dropping-particle":"","family":"Facione","given":"Peter a.","non-dropping-particle":"","parse-names":false,"suffix":""}],"id":"ITEM-1","issued":{"date-parts":[["2011"]]},"publisher":"Measured Reasons LLC","publisher-place":"Hermosa Beach","title":"Critical Thinking : What It Is and Why It Counts","type":"book"},"uris":["http://www.mendeley.com/documents/?uuid=f190542c-a443-4189-883b-3e1f022dba70"]}],"mendeley":{"formattedCitation":"(Facione, 2011)","plainTextFormattedCitation":"(Facione, 2011)","previouslyFormattedCitation":"(Facione, 2011)"},"properties":{"noteIndex":0},"schema":"https://github.com/citation-style-language/schema/raw/master/csl-citation.json"}</w:instrText>
      </w:r>
      <w:r>
        <w:rPr>
          <w:sz w:val="24"/>
          <w:lang w:val="en-US"/>
        </w:rPr>
        <w:fldChar w:fldCharType="separate"/>
      </w:r>
      <w:r>
        <w:rPr>
          <w:noProof/>
          <w:sz w:val="24"/>
          <w:lang w:val="en-US"/>
        </w:rPr>
        <w:t>(Facione, 2011)</w:t>
      </w:r>
      <w:r>
        <w:rPr>
          <w:sz w:val="24"/>
          <w:lang w:val="en-US"/>
        </w:rPr>
        <w:fldChar w:fldCharType="end"/>
      </w:r>
      <w:r>
        <w:rPr>
          <w:sz w:val="24"/>
          <w:lang w:val="en-US"/>
        </w:rPr>
        <w:t>.</w:t>
      </w:r>
      <w:r>
        <w:rPr>
          <w:sz w:val="24"/>
        </w:rPr>
        <w:t xml:space="preserve"> </w:t>
      </w:r>
      <w:r>
        <w:rPr>
          <w:sz w:val="24"/>
          <w:lang w:val="en-US"/>
        </w:rPr>
        <w:t xml:space="preserve"> </w:t>
      </w:r>
      <w:r>
        <w:rPr>
          <w:sz w:val="24"/>
        </w:rPr>
        <w:t xml:space="preserve">Based on previous research results, it was found that </w:t>
      </w:r>
      <w:r>
        <w:rPr>
          <w:sz w:val="24"/>
          <w:lang w:val="en-US"/>
        </w:rPr>
        <w:t xml:space="preserve">the critical thinking skills of </w:t>
      </w:r>
      <w:r>
        <w:rPr>
          <w:sz w:val="24"/>
        </w:rPr>
        <w:t xml:space="preserve">high school students especially on acid-base material are mostly still low </w:t>
      </w:r>
      <w:r>
        <w:rPr>
          <w:sz w:val="24"/>
          <w:lang w:val="en-US"/>
        </w:rPr>
        <w:fldChar w:fldCharType="begin" w:fldLock="1"/>
      </w:r>
      <w:r>
        <w:rPr>
          <w:sz w:val="24"/>
          <w:lang w:val="en-US"/>
        </w:rPr>
        <w:instrText>ADDIN CSL_CITATION {"citationItems":[{"id":"ITEM-1","itemData":{"author":[{"dropping-particle":"","family":"Susilawati","given":"Endang","non-dropping-particle":"","parse-names":false,"suffix":""},{"dropping-particle":"","family":"Agustinasari","given":"","non-dropping-particle":"","parse-names":false,"suffix":""},{"dropping-particle":"","family":"Samsudin","given":"Achmad","non-dropping-particle":"","parse-names":false,"suffix":""},{"dropping-particle":"","family":"Siahaan","given":"Parsaoran","non-dropping-particle":"","parse-names":false,"suffix":""}],"container-title":"Jurnal Pendidikan Fisika dan Teknologi","id":"ITEM-1","issue":"1","issued":{"date-parts":[["2020"]]},"page":"11-16","title":"Analisis Ketreampilan Berpikir Kritis Siswa SMA","type":"article-journal","volume":"6"},"uris":["http://www.mendeley.com/documents/?uuid=ef9024b3-177e-436d-b37b-72627d6c8cce"]},{"id":"ITEM-2","itemData":{"DOI":"10.20527/quantum.v10i1.5687","ISSN":"2086-7328","abstract":"Penelitian ini bertujuan mendeskripsikan peningkatan penguasaan konsep dan keterampilan berpikir kritis siswa pada materi asam basa menggunakan LKS berbasis learning cycle 7E. Penelitian ini ialah penelitian kuasi eksperimen menggunakan One group Pretest-Postest Only. Subjek penelitian sebanyak 57 orang siswa di salah satu SMA di Kota Palangka Raya. Teknik pengumpulan data dalam penelitian ini yaitu memberikan tes kepada siswa sebelum pembelajaran (pre-test) dan setelah pembelajaran (post-test). Hasil penelitian menunjukkan bahwa implementasi LKS berbasis learning cycle 7E dapat meningkatkan penguasaan konsep siswa dan keterampilan berpikir kritis pada materi asam basa dengan rata-rata N-Gain sebesar 0,61. Konsep yang paling dikuasai siswa adalah tentang konsep hubungan tetapan kesetimbangan asam dan basa (Ka/Kb) terhadap kekuatan asam basa dengan rata-rata N-Gain 0,86 dan konsep yang kurang dikuasai adalah konsep pH dalam kehidupan sehari-hari dengan rata-rata N-gain sebesar 0,49. Indikator keterampilan berpikir kritis yang paling dikuasai adalah interpretasi sebesar dengan N-Gain 0,80 dengan kriteria tinggi, sedangkan keterampilan berpikir kritis yang kurang dikuasai adalah analisis dengan N-Gain sebesar 0,65 dengan kriteria sedang. Siswa memberikan tanggapan yang baik terhadap pembelajaran menggunakan LKS berbasis learning cycle 7E, karena LKS mengaitkan kejadian yang ada dalam kehidupan sehari-hari.","author":[{"dropping-particle":"","family":"Yessi","given":"Miokti","non-dropping-particle":"","parse-names":false,"suffix":""},{"dropping-particle":"","family":"Sudyana","given":"I Nyoman","non-dropping-particle":"","parse-names":false,"suffix":""},{"dropping-particle":"","family":"Fatah","given":"Abdul Hadjranul","non-dropping-particle":"","parse-names":false,"suffix":""}],"container-title":"Quantum: Jurnal Inovasi Pendidikan Sains","id":"ITEM-2","issue":"1","issued":{"date-parts":[["2019"]]},"page":"27-37","title":"Pembelajaran Asam Basa Menggunakan Lks Berbasis Learning Cycle 7E Untuk Meningkatkan Penguasaan Konsep Dan Keterampilan Berpikir Kritis Siswa Sma","type":"article-journal","volume":"10"},"uris":["http://www.mendeley.com/documents/?uuid=d7bdda8f-e14a-4078-9e64-d1885cfd44e3"]}],"mendeley":{"formattedCitation":"(Susilawati et al., 2020; Yessi et al., 2019)","plainTextFormattedCitation":"(Susilawati et al., 2020; Yessi et al., 2019)","previouslyFormattedCitation":"(Susilawati et al., 2020; Yessi et al., 2019)"},"properties":{"noteIndex":0},"schema":"https://github.com/citation-style-language/schema/raw/master/csl-citation.json"}</w:instrText>
      </w:r>
      <w:r>
        <w:rPr>
          <w:sz w:val="24"/>
          <w:lang w:val="en-US"/>
        </w:rPr>
        <w:fldChar w:fldCharType="separate"/>
      </w:r>
      <w:r>
        <w:rPr>
          <w:noProof/>
          <w:sz w:val="24"/>
          <w:lang w:val="en-US"/>
        </w:rPr>
        <w:t>(Susilawati et al., 2020; Yessi et al., 2019)</w:t>
      </w:r>
      <w:r>
        <w:rPr>
          <w:sz w:val="24"/>
          <w:lang w:val="en-US"/>
        </w:rPr>
        <w:fldChar w:fldCharType="end"/>
      </w:r>
      <w:r>
        <w:rPr>
          <w:sz w:val="24"/>
          <w:lang w:val="en-US"/>
        </w:rPr>
        <w:t xml:space="preserve">. </w:t>
      </w:r>
    </w:p>
    <w:p w14:paraId="4CC7DE26" w14:textId="77777777" w:rsidR="001839EE" w:rsidRDefault="001839EE" w:rsidP="001839EE">
      <w:pPr>
        <w:pStyle w:val="E-JOURNALBody"/>
        <w:rPr>
          <w:sz w:val="24"/>
          <w:lang w:val="en-US"/>
        </w:rPr>
      </w:pPr>
      <w:r>
        <w:rPr>
          <w:sz w:val="24"/>
          <w:lang w:val="en-US"/>
        </w:rPr>
        <w:t>C</w:t>
      </w:r>
      <w:r>
        <w:rPr>
          <w:sz w:val="24"/>
        </w:rPr>
        <w:t xml:space="preserve">ritical thinking skills can be trained </w:t>
      </w:r>
      <w:r>
        <w:rPr>
          <w:sz w:val="24"/>
          <w:lang w:val="en-US"/>
        </w:rPr>
        <w:t>through</w:t>
      </w:r>
      <w:r>
        <w:rPr>
          <w:sz w:val="24"/>
        </w:rPr>
        <w:t xml:space="preserve"> integrating and applying existing concepts to students' daily lives </w:t>
      </w:r>
      <w:r>
        <w:rPr>
          <w:lang w:val="en-US"/>
        </w:rPr>
        <w:fldChar w:fldCharType="begin" w:fldLock="1"/>
      </w:r>
      <w:r>
        <w:rPr>
          <w:lang w:val="en-US"/>
        </w:rPr>
        <w:instrText>ADDIN CSL_CITATION {"citationItems":[{"id":"ITEM-1","itemData":{"author":[{"dropping-particle":"","family":"Mulyani","given":"Septiana Dwi","non-dropping-particle":"","parse-names":false,"suffix":""},{"dropping-particle":"","family":"Rudibyani","given":"Ratu Betta","non-dropping-particle":"","parse-names":false,"suffix":""},{"dropping-particle":"","family":"Efkar","given":"Tasviri","non-dropping-particle":"","parse-names":false,"suffix":""}],"container-title":"Jurnal Pendidikan dan Pembelajaran Kimia","id":"ITEM-1","issue":"2","issued":{"date-parts":[["2018"]]},"page":"1-12","title":"Efektivitas LKS Berbasis Multipel Representasi dalam Meningkatkan Kemampuan Berpikir Kritis","type":"article-journal","volume":"7"},"uris":["http://www.mendeley.com/documents/?uuid=c014bfb5-2635-4aa1-9df0-f3885ffd7ce3"]}],"mendeley":{"formattedCitation":"(Mulyani et al., 2018)","manualFormatting":"(Mulyani, Rudibyani, and Efkar, 2018)","plainTextFormattedCitation":"(Mulyani et al., 2018)","previouslyFormattedCitation":"(Mulyani et al., 2018)"},"properties":{"noteIndex":0},"schema":"https://github.com/citation-style-language/schema/raw/master/csl-citation.json"}</w:instrText>
      </w:r>
      <w:r>
        <w:rPr>
          <w:lang w:val="en-US"/>
        </w:rPr>
        <w:fldChar w:fldCharType="separate"/>
      </w:r>
      <w:r>
        <w:rPr>
          <w:noProof/>
          <w:lang w:val="en-US"/>
        </w:rPr>
        <w:t>(Mulyani, Rudibyani, and Efkar, 2018)</w:t>
      </w:r>
      <w:r>
        <w:rPr>
          <w:lang w:val="en-US"/>
        </w:rPr>
        <w:fldChar w:fldCharType="end"/>
      </w:r>
      <w:r>
        <w:t>.</w:t>
      </w:r>
      <w:r>
        <w:rPr>
          <w:lang w:val="en-US"/>
        </w:rPr>
        <w:t xml:space="preserve"> </w:t>
      </w:r>
      <w:r>
        <w:rPr>
          <w:sz w:val="24"/>
        </w:rPr>
        <w:t xml:space="preserve">Critical thinking skills can be trained through innovative learning activities that paying attention to developments in science, environment, technology, and their relationship with contextual problems </w:t>
      </w:r>
      <w:r>
        <w:rPr>
          <w:sz w:val="24"/>
        </w:rPr>
        <w:fldChar w:fldCharType="begin" w:fldLock="1"/>
      </w:r>
      <w:r>
        <w:rPr>
          <w:sz w:val="24"/>
        </w:rPr>
        <w:instrText>ADDIN CSL_CITATION {"citationItems":[{"id":"ITEM-1","itemData":{"DOI":"10.15408/es.v10i2.10268","ISSN":"1979-7281","abstract":"KORELASI MODEL INKUIRI TERBIMBING BERPENDEKATAN SETS TERHADAP KETERAMPILAN BERPIKIR KRITIS SISWA AbstractCritical thinking skills in chemistry subject is still low. Teacher-centered learning is one of the causes of low critical thinking skills. The objective of this study was to investigate the correlation of guided inquiry learning model with the Science, Environment, Technology and Society (SETS) approach on students’ critical thinking skills at chemical equilibrium material. The research method was Quasi Experiment with Nonequivalent Control Group Design, and the samples were taken using purposive sampling. The samples consisted of 36 students in the control and the experimental classes. The research instrument consisted of 12-item essay test which represented 11 indicators of critical thinking skill. Data analysis was performed using the Independent Sample T-test through SPSS 22 version. The results of hypothesis testing showed a correlation of the use of guided inquiry model with SETS approach on students' critical thinking skills in the experimental class with sig values &lt;0.05. The percentage result of the posttest data showed an increase in critical thinking skills of students in the experimental class. The conclusion of this study is that the use of guided inquiry model with SETS approach can improve students' critical thinking skills. The highest critical thinking skills indicator in the experimental class is inducing and judging inductions, while the lowest indicator is observing and judging observation reports.AbstrakKeterampilan berpikir kritis pada mata pelajaran kimia masih rendah. Pembelajaran yang berpusat pada  guru adalah salah satu penyebab rendahnya keterampilan berpikir kritis. Tujuan penelitian untuk mengetahui korelasi model pembelajaran inkuiri terbimbing berpendekatan Science, Environment, Technology, dan Society (SETS) terhadap keterampilan berpikir kritis siswa pada materi kesetimbangan kimia. Metode penelitian adalah Quasi Experiment dengan desain Nonequivalent Control Group Design, dan teknik yaitu purposive sampling. Sampel penelitian sebanyak masing-masing 36 orang pada kelas kontrol dan eksperimen. Instrumen penelitian berupa tes esai sebanyak 12 butir soal yang mewakili 11 indikator keterampilan berpikir kritis. Analisis data menggunakan Independent Sample T-test melalui SPSS versi 22. Hasil uji hipotesis menunjukkan adanya korelasi penggunaan model inkuiri terbimbing berpendekatan SETS terhadap keterampilan berpikir kri…","author":[{"dropping-particle":"","family":"Sari","given":"R. Melisa Nelvita","non-dropping-particle":"","parse-names":false,"suffix":""},{"dropping-particle":"","family":"Suryaningsih","given":"Siti","non-dropping-particle":"","parse-names":false,"suffix":""},{"dropping-particle":"","family":"Yunita","given":"Luki","non-dropping-particle":"","parse-names":false,"suffix":""}],"container-title":"Edusains","id":"ITEM-1","issue":"2","issued":{"date-parts":[["2019"]]},"page":"341-348","title":"The Correlation of Guided Inquiry Model with SETS Approach on Students' Critical Thinking Skills","type":"article-journal","volume":"10"},"uris":["http://www.mendeley.com/documents/?uuid=096b8928-b95d-473f-9df9-f36746c71c0c"]}],"mendeley":{"formattedCitation":"(Sari et al., 2019)","plainTextFormattedCitation":"(Sari et al., 2019)","previouslyFormattedCitation":"(Sari et al., 2019)"},"properties":{"noteIndex":0},"schema":"https://github.com/citation-style-language/schema/raw/master/csl-citation.json"}</w:instrText>
      </w:r>
      <w:r>
        <w:rPr>
          <w:sz w:val="24"/>
        </w:rPr>
        <w:fldChar w:fldCharType="separate"/>
      </w:r>
      <w:r>
        <w:rPr>
          <w:noProof/>
          <w:sz w:val="24"/>
        </w:rPr>
        <w:t>(Sari et al., 2019)</w:t>
      </w:r>
      <w:r>
        <w:rPr>
          <w:sz w:val="24"/>
        </w:rPr>
        <w:fldChar w:fldCharType="end"/>
      </w:r>
      <w:r>
        <w:rPr>
          <w:sz w:val="24"/>
        </w:rPr>
        <w:t>. The SETS approach is a learning approach that can train students' critical thinking skills</w:t>
      </w:r>
      <w:r>
        <w:rPr>
          <w:sz w:val="24"/>
          <w:lang w:val="en-US"/>
        </w:rPr>
        <w:t xml:space="preserve"> </w:t>
      </w:r>
      <w:r>
        <w:rPr>
          <w:sz w:val="24"/>
          <w:lang w:val="en-US"/>
        </w:rPr>
        <w:fldChar w:fldCharType="begin" w:fldLock="1"/>
      </w:r>
      <w:r>
        <w:rPr>
          <w:sz w:val="24"/>
          <w:lang w:val="en-US"/>
        </w:rPr>
        <w:instrText>ADDIN CSL_CITATION {"citationItems":[{"id":"ITEM-1","itemData":{"author":[{"dropping-particle":"","family":"Poedjiadi","given":"A.","non-dropping-particle":"","parse-names":false,"suffix":""}],"id":"ITEM-1","issued":{"date-parts":[["2005"]]},"publisher":"PT Remaja Rosdakarya","publisher-place":"Bandung","title":"Sains, Teknologi, and Masyarakat (STM)","type":"book"},"uris":["http://www.mendeley.com/documents/?uuid=948854cc-3028-48a3-95ba-5c8ea2d03126"]}],"mendeley":{"formattedCitation":"(Poedjiadi, 2005)","plainTextFormattedCitation":"(Poedjiadi, 2005)","previouslyFormattedCitation":"(Poedjiadi, 2005)"},"properties":{"noteIndex":0},"schema":"https://github.com/citation-style-language/schema/raw/master/csl-citation.json"}</w:instrText>
      </w:r>
      <w:r>
        <w:rPr>
          <w:sz w:val="24"/>
          <w:lang w:val="en-US"/>
        </w:rPr>
        <w:fldChar w:fldCharType="separate"/>
      </w:r>
      <w:r>
        <w:rPr>
          <w:noProof/>
          <w:sz w:val="24"/>
          <w:lang w:val="en-US"/>
        </w:rPr>
        <w:t>(Poedjiadi, 2005)</w:t>
      </w:r>
      <w:r>
        <w:rPr>
          <w:sz w:val="24"/>
          <w:lang w:val="en-US"/>
        </w:rPr>
        <w:fldChar w:fldCharType="end"/>
      </w:r>
      <w:r>
        <w:rPr>
          <w:sz w:val="24"/>
          <w:lang w:val="en-US"/>
        </w:rPr>
        <w:t>.</w:t>
      </w:r>
      <w:r>
        <w:rPr>
          <w:sz w:val="24"/>
        </w:rPr>
        <w:t xml:space="preserve"> </w:t>
      </w:r>
      <w:r>
        <w:rPr>
          <w:sz w:val="24"/>
          <w:lang w:val="en-US"/>
        </w:rPr>
        <w:t xml:space="preserve">According to </w:t>
      </w:r>
      <w:r>
        <w:rPr>
          <w:sz w:val="24"/>
          <w:lang w:val="en-US"/>
        </w:rPr>
        <w:fldChar w:fldCharType="begin" w:fldLock="1"/>
      </w:r>
      <w:r>
        <w:rPr>
          <w:sz w:val="24"/>
          <w:lang w:val="en-US"/>
        </w:rPr>
        <w:instrText>ADDIN CSL_CITATION {"citationItems":[{"id":"ITEM-1","itemData":{"author":[{"dropping-particle":"","family":"Aikenhead","given":"G.S.","non-dropping-particle":"","parse-names":false,"suffix":""}],"container-title":"STS Education In-ternational Perspectives on Reform","id":"ITEM-1","issued":{"date-parts":[["1994"]]},"title":"What is STS science teaching? In: Solomon, J. and Aikenhead, G.S. Ed.,","type":"article-journal"},"uris":["http://www.mendeley.com/documents/?uuid=5df949f7-1a82-4a5d-9510-e39d15d27847"]}],"mendeley":{"formattedCitation":"(Aikenhead, 1994)","manualFormatting":"Aikenhead (1994)","plainTextFormattedCitation":"(Aikenhead, 1994)","previouslyFormattedCitation":"(Aikenhead, 1994)"},"properties":{"noteIndex":0},"schema":"https://github.com/citation-style-language/schema/raw/master/csl-citation.json"}</w:instrText>
      </w:r>
      <w:r>
        <w:rPr>
          <w:sz w:val="24"/>
          <w:lang w:val="en-US"/>
        </w:rPr>
        <w:fldChar w:fldCharType="separate"/>
      </w:r>
      <w:r>
        <w:rPr>
          <w:noProof/>
          <w:sz w:val="24"/>
          <w:lang w:val="en-US"/>
        </w:rPr>
        <w:t>Aikenhead (1994)</w:t>
      </w:r>
      <w:r>
        <w:rPr>
          <w:sz w:val="24"/>
          <w:lang w:val="en-US"/>
        </w:rPr>
        <w:fldChar w:fldCharType="end"/>
      </w:r>
      <w:r>
        <w:rPr>
          <w:sz w:val="24"/>
        </w:rPr>
        <w:t xml:space="preserve">, the purpose of learning with SETS approach is to make it easier for students to understand science, make science learning more fun, and improve their creative and critical thinking skills. Based on </w:t>
      </w:r>
      <w:r>
        <w:rPr>
          <w:sz w:val="24"/>
          <w:lang w:val="en-US"/>
        </w:rPr>
        <w:t xml:space="preserve">the result of the previous </w:t>
      </w:r>
      <w:r>
        <w:rPr>
          <w:sz w:val="24"/>
        </w:rPr>
        <w:t xml:space="preserve">study, it can be seen that the </w:t>
      </w:r>
      <w:r>
        <w:rPr>
          <w:sz w:val="24"/>
          <w:lang w:val="en-US"/>
        </w:rPr>
        <w:t>learning process using</w:t>
      </w:r>
      <w:r>
        <w:rPr>
          <w:sz w:val="24"/>
        </w:rPr>
        <w:t xml:space="preserve"> of the SETS approach is able to train students' critical thinking skills </w:t>
      </w:r>
      <w:r>
        <w:rPr>
          <w:sz w:val="24"/>
        </w:rPr>
        <w:fldChar w:fldCharType="begin" w:fldLock="1"/>
      </w:r>
      <w:r>
        <w:rPr>
          <w:sz w:val="24"/>
        </w:rPr>
        <w:instrText>ADDIN CSL_CITATION {"citationItems":[{"id":"ITEM-1","itemData":{"abstract":"The aim of this research was to know the Influence of SETS approach with problem based learning model to students critical thinking ability. This research was investigated by Quasi experimental group control design. This research implemented in SMP Negeri 1 Socah, Socah, Bangkalan with population of all students of class VII and sampels used class of VIIA as control class and VIIB as experiment class. The data analysis technique used mann whitney test. Based on the result of the research, it can be concluded that, (1) The approaching SETS was influenced the students critical thinking ability with the result of mann whitney test Ztable ≥ Zcount 1,96 ≥ -2,872, (2) The result of critical thinking ability in individual completeness as many as 8 students (complete), indicator completeness with persentage 57,3% and klasikal completeness with persentage 25 %, (3) the result of N-gain score is 0,36 (medium)","author":[{"dropping-particle":"","family":"Amanda","given":"Sutria","non-dropping-particle":"","parse-names":false,"suffix":""},{"dropping-particle":"","family":"Muharrami","given":"Laila Khamsatul","non-dropping-particle":"","parse-names":false,"suffix":""},{"dropping-particle":"","family":"Rosidi","given":"Irsad","non-dropping-particle":"","parse-names":false,"suffix":""},{"dropping-particle":"","family":"Ahied","given":"Mochammad","non-dropping-particle":"","parse-names":false,"suffix":""}],"container-title":"Journal of Natural Science Education Research","id":"ITEM-1","issue":"1","issued":{"date-parts":[["2018"]]},"page":"57-64","title":"Peningkatan Kemampuan Berpikir Kritis Siswa pada Pembelajaran IPA Menggunakan Model Pembelajaran Berbasis Masalah yang Berbasis SETS","type":"article-journal","volume":"1"},"uris":["http://www.mendeley.com/documents/?uuid=d1c329fc-6d4f-4e62-a9a3-b6817f518964"]},{"id":"ITEM-2","itemData":{"author":[{"dropping-particle":"","family":"Maimunah","given":"","non-dropping-particle":"","parse-names":false,"suffix":""}],"container-title":"Jurnal Penelitian dan Pembelajaran IPA","id":"ITEM-2","issue":"1","issued":{"date-parts":[["2017"]]},"page":"65-73","title":"The Use of Science Environment Technology and Society (SETS) Learning Model for Enhancing The Critical Thinking Skills and Scientific Attitudes","type":"article-journal","volume":"3"},"uris":["http://www.mendeley.com/documents/?uuid=839de78a-e0d6-485b-8387-c0b13c50a027"]}],"mendeley":{"formattedCitation":"(Amanda et al., 2018; Maimunah, 2017)","plainTextFormattedCitation":"(Amanda et al., 2018; Maimunah, 2017)","previouslyFormattedCitation":"(Amanda et al., 2018; Maimunah, 2017)"},"properties":{"noteIndex":0},"schema":"https://github.com/citation-style-language/schema/raw/master/csl-citation.json"}</w:instrText>
      </w:r>
      <w:r>
        <w:rPr>
          <w:sz w:val="24"/>
        </w:rPr>
        <w:fldChar w:fldCharType="separate"/>
      </w:r>
      <w:r>
        <w:rPr>
          <w:noProof/>
          <w:sz w:val="24"/>
        </w:rPr>
        <w:t>(Amanda et al., 2018; Maimunah, 2017)</w:t>
      </w:r>
      <w:r>
        <w:rPr>
          <w:sz w:val="24"/>
        </w:rPr>
        <w:fldChar w:fldCharType="end"/>
      </w:r>
    </w:p>
    <w:p w14:paraId="2AA242BB" w14:textId="77777777" w:rsidR="001839EE" w:rsidRDefault="001839EE" w:rsidP="001839EE">
      <w:pPr>
        <w:pStyle w:val="E-JOURNALBody"/>
        <w:rPr>
          <w:sz w:val="24"/>
        </w:rPr>
      </w:pPr>
      <w:r>
        <w:rPr>
          <w:sz w:val="24"/>
        </w:rPr>
        <w:t xml:space="preserve">Basically, the SETS approach is integrated learning where </w:t>
      </w:r>
      <w:r>
        <w:rPr>
          <w:sz w:val="24"/>
          <w:lang w:val="en-US"/>
        </w:rPr>
        <w:t xml:space="preserve">the </w:t>
      </w:r>
      <w:r>
        <w:rPr>
          <w:sz w:val="24"/>
        </w:rPr>
        <w:t xml:space="preserve">students </w:t>
      </w:r>
      <w:r>
        <w:rPr>
          <w:sz w:val="24"/>
          <w:lang w:val="en-US"/>
        </w:rPr>
        <w:t>will</w:t>
      </w:r>
      <w:r>
        <w:rPr>
          <w:sz w:val="24"/>
        </w:rPr>
        <w:t xml:space="preserve"> be able to see something with an integrated manner with </w:t>
      </w:r>
      <w:r>
        <w:rPr>
          <w:sz w:val="24"/>
          <w:lang w:val="en-US"/>
        </w:rPr>
        <w:t>four aspect, including s</w:t>
      </w:r>
      <w:r>
        <w:rPr>
          <w:sz w:val="24"/>
        </w:rPr>
        <w:t xml:space="preserve">cience, environment, technology and society, so that students </w:t>
      </w:r>
      <w:r>
        <w:rPr>
          <w:sz w:val="24"/>
          <w:lang w:val="en-US"/>
        </w:rPr>
        <w:t>able to</w:t>
      </w:r>
      <w:r>
        <w:rPr>
          <w:sz w:val="24"/>
        </w:rPr>
        <w:t xml:space="preserve"> gain a deep understanding of the knowledge being studied </w:t>
      </w:r>
      <w:r>
        <w:rPr>
          <w:sz w:val="24"/>
          <w:lang w:val="en-US"/>
        </w:rPr>
        <w:fldChar w:fldCharType="begin" w:fldLock="1"/>
      </w:r>
      <w:r>
        <w:rPr>
          <w:sz w:val="24"/>
          <w:lang w:val="en-US"/>
        </w:rPr>
        <w:instrText>ADDIN CSL_CITATION {"citationItems":[{"id":"ITEM-1","itemData":{"author":[{"dropping-particle":"","family":"Minarti","given":"Ipah Budi","non-dropping-particle":"","parse-names":false,"suffix":""},{"dropping-particle":"","family":"Susilowati","given":"Sri Mulyani Endang","non-dropping-particle":"","parse-names":false,"suffix":""},{"dropping-particle":"","family":"Indriyanti","given":"Dyah Rini","non-dropping-particle":"","parse-names":false,"suffix":""}],"container-title":"Journal of Innovative Science Education","id":"ITEM-1","issue":"2","issued":{"date-parts":[["2012"]]},"page":"105-111","title":"Perangkat Pembelajaran Ipa Terpadu Bervisi SETS Berbasis Edutainment Pada Tema Pencernaan","type":"article-journal","volume":"1"},"uris":["http://www.mendeley.com/documents/?uuid=2e99f438-461b-4541-9409-ab4865536b3b"]}],"mendeley":{"formattedCitation":"(Minarti et al., 2012)","plainTextFormattedCitation":"(Minarti et al., 2012)","previouslyFormattedCitation":"(Minarti et al., 2012)"},"properties":{"noteIndex":0},"schema":"https://github.com/citation-style-language/schema/raw/master/csl-citation.json"}</w:instrText>
      </w:r>
      <w:r>
        <w:rPr>
          <w:sz w:val="24"/>
          <w:lang w:val="en-US"/>
        </w:rPr>
        <w:fldChar w:fldCharType="separate"/>
      </w:r>
      <w:r>
        <w:rPr>
          <w:noProof/>
          <w:sz w:val="24"/>
          <w:lang w:val="en-US"/>
        </w:rPr>
        <w:t>(Minarti et al., 2012)</w:t>
      </w:r>
      <w:r>
        <w:rPr>
          <w:sz w:val="24"/>
          <w:lang w:val="en-US"/>
        </w:rPr>
        <w:fldChar w:fldCharType="end"/>
      </w:r>
      <w:r>
        <w:rPr>
          <w:sz w:val="24"/>
        </w:rPr>
        <w:t xml:space="preserve">. </w:t>
      </w:r>
      <w:r>
        <w:rPr>
          <w:sz w:val="24"/>
          <w:lang w:val="en-US"/>
        </w:rPr>
        <w:t>T</w:t>
      </w:r>
      <w:r>
        <w:rPr>
          <w:sz w:val="24"/>
        </w:rPr>
        <w:t>he SETS approach</w:t>
      </w:r>
      <w:r>
        <w:rPr>
          <w:sz w:val="24"/>
          <w:lang w:val="en-US"/>
        </w:rPr>
        <w:t xml:space="preserve"> learning</w:t>
      </w:r>
      <w:r>
        <w:rPr>
          <w:sz w:val="24"/>
        </w:rPr>
        <w:t xml:space="preserve"> is </w:t>
      </w:r>
      <w:r>
        <w:rPr>
          <w:sz w:val="24"/>
          <w:lang w:val="en-US"/>
        </w:rPr>
        <w:t>done</w:t>
      </w:r>
      <w:r>
        <w:rPr>
          <w:sz w:val="24"/>
        </w:rPr>
        <w:t xml:space="preserve"> by providing real and simple problems or phenomena in students' daily lives, which are then linked to the concept of science and its relationship with environmental, technology and society aspects </w:t>
      </w:r>
      <w:r>
        <w:rPr>
          <w:sz w:val="24"/>
        </w:rPr>
        <w:fldChar w:fldCharType="begin" w:fldLock="1"/>
      </w:r>
      <w:r>
        <w:rPr>
          <w:sz w:val="24"/>
        </w:rPr>
        <w:instrText>ADDIN CSL_CITATION {"citationItems":[{"id":"ITEM-1","itemData":{"DOI":"10.30998/formatif.v5i1.169","ISSN":"2088-351X","abstract":"&lt;p&gt;Tujuan dari penelitian ini adalah : (1) peserta didik dapat terbiasa memiliki pola &lt;br /&gt;pikir yang menyeluruh (komprehensif) dalam memandang materi biologi sebagai science yang terintegrasi dengan environment, technology and society; (2) SETS dapat membuat peserta didik mengetahui bahwa teknologi mempengaruhi laju pertumbuhan sains, serta dampaknya bagi lingkungan dan masyarakat; (3) dengan SETS siswa menjadi lebih tertarik dalam mempelajari materi biologi karena dikaitkan dengan hal-hal nyata dalam kehidupan sehari-hari, sehingga memperoleh pemahaman yang mendalam tentang pengetahuan yang dimiliki. Dalam pembelajaran SETS terkandung harapan bahwa di dalam memanfaatkan sains untuk kepentingan masyarakat, yang di antaranya dalam &lt;br /&gt;bentuk teknologi, diharapkan agar praktik dan produknya tidak merusak atau merugikan lingkungan dan masyarakat itu sendiri. Pembelajaran berbasis SETS mensyaratkan pendidik dan peserta didik mengeksplorasi segala kemungkinan yang dapat terjadi dalam kesalingterkaitan antara konsep yang sedang dibelajarkan dengan pengaruhnya dengan proses pembelajaran. Dari penelitian ini diperoleh hasil, SETS akan bermakna apabila diperlakukan sebagai kemampuan kerja ilmiah yang dikembangkan, diterapkan dan diukur selama proses pembelajaran berlangsung. &lt;br /&gt; &lt;br /&gt;Kata kunci : SETS, metode, pendekatan, pembelajaran, sains.&lt;/p&gt;","author":[{"dropping-particle":"","family":"Yulistiana","given":"Yulistiana","non-dropping-particle":"","parse-names":false,"suffix":""}],"container-title":"Formatif: Jurnal Ilmiah Pendidikan MIPA","id":"ITEM-1","issue":"1","issued":{"date-parts":[["2015"]]},"page":"76-82","title":"Penelitian Pembelajaran Berbasis SETS (Science, Environment, Technology, And Society) dalam Pendidikan Sains","type":"article-journal","volume":"5"},"uris":["http://www.mendeley.com/documents/?uuid=f98927a8-9bc2-4679-958f-35a021a70565"]}],"mendeley":{"formattedCitation":"(Yulistiana, 2015)","plainTextFormattedCitation":"(Yulistiana, 2015)","previouslyFormattedCitation":"(Yulistiana, 2015)"},"properties":{"noteIndex":0},"schema":"https://github.com/citation-style-language/schema/raw/master/csl-citation.json"}</w:instrText>
      </w:r>
      <w:r>
        <w:rPr>
          <w:sz w:val="24"/>
        </w:rPr>
        <w:fldChar w:fldCharType="separate"/>
      </w:r>
      <w:r>
        <w:rPr>
          <w:noProof/>
          <w:sz w:val="24"/>
        </w:rPr>
        <w:t>(Yulistiana, 2015)</w:t>
      </w:r>
      <w:r>
        <w:rPr>
          <w:sz w:val="24"/>
        </w:rPr>
        <w:fldChar w:fldCharType="end"/>
      </w:r>
      <w:r>
        <w:rPr>
          <w:sz w:val="24"/>
        </w:rPr>
        <w:t xml:space="preserve">. Thus, students' critical thinking skills can be trained by connecting and then applying knowledge with technology beneficial to the environment and society </w:t>
      </w:r>
      <w:r>
        <w:rPr>
          <w:sz w:val="24"/>
        </w:rPr>
        <w:fldChar w:fldCharType="begin" w:fldLock="1"/>
      </w:r>
      <w:r>
        <w:rPr>
          <w:sz w:val="24"/>
        </w:rPr>
        <w:instrText>ADDIN CSL_CITATION {"citationItems":[{"id":"ITEM-1","itemData":{"author":[{"dropping-particle":"","family":"Hairida","given":"","non-dropping-particle":"","parse-names":false,"suffix":""},{"dropping-particle":"","family":"Hadi","given":"Lukman","non-dropping-particle":"","parse-names":false,"suffix":""}],"container-title":"Unnes Science Education Journal","id":"ITEM-1","issue":"2","issued":{"date-parts":[["2017"]]},"page":"1571-1576","title":"IMPROVING STUDENT ’ S CRITICAL THINKING SKILLS THROUGH SETS VISION LEARNING","type":"article-journal","volume":"6"},"uris":["http://www.mendeley.com/documents/?uuid=0b158a15-0124-4a55-91e3-852aa7cac35a"]}],"mendeley":{"formattedCitation":"(Hairida &amp; Hadi, 2017)","plainTextFormattedCitation":"(Hairida &amp; Hadi, 2017)","previouslyFormattedCitation":"(Hairida &amp; Hadi, 2017)"},"properties":{"noteIndex":0},"schema":"https://github.com/citation-style-language/schema/raw/master/csl-citation.json"}</w:instrText>
      </w:r>
      <w:r>
        <w:rPr>
          <w:sz w:val="24"/>
        </w:rPr>
        <w:fldChar w:fldCharType="separate"/>
      </w:r>
      <w:r>
        <w:rPr>
          <w:noProof/>
          <w:sz w:val="24"/>
        </w:rPr>
        <w:t>(Hairida &amp; Hadi, 2017)</w:t>
      </w:r>
      <w:r>
        <w:rPr>
          <w:sz w:val="24"/>
        </w:rPr>
        <w:fldChar w:fldCharType="end"/>
      </w:r>
      <w:r>
        <w:rPr>
          <w:sz w:val="24"/>
        </w:rPr>
        <w:t>.</w:t>
      </w:r>
    </w:p>
    <w:p w14:paraId="2DE6BB21" w14:textId="64FAA428" w:rsidR="001839EE" w:rsidRPr="001839EE" w:rsidRDefault="001839EE" w:rsidP="001839EE">
      <w:pPr>
        <w:pStyle w:val="E-JOURNALBody"/>
        <w:rPr>
          <w:sz w:val="24"/>
          <w:lang w:val="en-US"/>
        </w:rPr>
      </w:pPr>
      <w:r w:rsidRPr="001839EE">
        <w:rPr>
          <w:sz w:val="24"/>
        </w:rPr>
        <w:t xml:space="preserve">The existence of learning materials has a significant role in supporting </w:t>
      </w:r>
      <w:r w:rsidRPr="001839EE">
        <w:rPr>
          <w:sz w:val="24"/>
          <w:lang w:val="en-US"/>
        </w:rPr>
        <w:t xml:space="preserve">the </w:t>
      </w:r>
      <w:r w:rsidRPr="001839EE">
        <w:rPr>
          <w:sz w:val="24"/>
        </w:rPr>
        <w:t xml:space="preserve">learning process, namely by bridging and combining </w:t>
      </w:r>
      <w:r w:rsidRPr="001839EE">
        <w:rPr>
          <w:sz w:val="24"/>
          <w:lang w:val="en-US"/>
        </w:rPr>
        <w:t xml:space="preserve">students’ </w:t>
      </w:r>
      <w:r w:rsidRPr="001839EE">
        <w:rPr>
          <w:sz w:val="24"/>
        </w:rPr>
        <w:t xml:space="preserve">experiences and knowledge </w:t>
      </w:r>
      <w:r w:rsidRPr="001839EE">
        <w:rPr>
          <w:sz w:val="24"/>
        </w:rPr>
        <w:fldChar w:fldCharType="begin" w:fldLock="1"/>
      </w:r>
      <w:r w:rsidRPr="001839EE">
        <w:rPr>
          <w:sz w:val="24"/>
        </w:rPr>
        <w:instrText>ADDIN CSL_CITATION {"citationItems":[{"id":"ITEM-1","itemData":{"author":[{"dropping-particle":"","family":"Toharudin","given":"U.","non-dropping-particle":"","parse-names":false,"suffix":""},{"dropping-particle":"","family":"Hendrawati","given":"S.","non-dropping-particle":"","parse-names":false,"suffix":""},{"dropping-particle":"","family":"Rustaman","given":"A.","non-dropping-particle":"","parse-names":false,"suffix":""}],"id":"ITEM-1","issued":{"date-parts":[["2011"]]},"publisher":"Humaniora","publisher-place":"Bandung","title":"Membangun Literasi Sains Peserta Didik","type":"book"},"uris":["http://www.mendeley.com/documents/?uuid=228f3723-c5f4-4557-8a38-e348e076a1da"]}],"mendeley":{"formattedCitation":"(Toharudin et al., 2011)","plainTextFormattedCitation":"(Toharudin et al., 2011)","previouslyFormattedCitation":"(Toharudin et al., 2011)"},"properties":{"noteIndex":0},"schema":"https://github.com/citation-style-language/schema/raw/master/csl-citation.json"}</w:instrText>
      </w:r>
      <w:r w:rsidRPr="001839EE">
        <w:rPr>
          <w:sz w:val="24"/>
        </w:rPr>
        <w:fldChar w:fldCharType="separate"/>
      </w:r>
      <w:r w:rsidRPr="001839EE">
        <w:rPr>
          <w:noProof/>
          <w:sz w:val="24"/>
        </w:rPr>
        <w:t>(Toharudin et al., 2011)</w:t>
      </w:r>
      <w:r w:rsidRPr="001839EE">
        <w:rPr>
          <w:sz w:val="24"/>
        </w:rPr>
        <w:fldChar w:fldCharType="end"/>
      </w:r>
      <w:r w:rsidRPr="001839EE">
        <w:rPr>
          <w:sz w:val="24"/>
        </w:rPr>
        <w:t xml:space="preserve">. With quality learning materials, it can facilitate teachers and students to simplify the learning process, in this case, chemistry </w:t>
      </w:r>
      <w:r w:rsidRPr="001839EE">
        <w:rPr>
          <w:sz w:val="24"/>
        </w:rPr>
        <w:fldChar w:fldCharType="begin" w:fldLock="1"/>
      </w:r>
      <w:r w:rsidRPr="001839EE">
        <w:rPr>
          <w:sz w:val="24"/>
        </w:rPr>
        <w:instrText>ADDIN CSL_CITATION {"citationItems":[{"id":"ITEM-1","itemData":{"author":[{"dropping-particle":"","family":"Direktorat Pembinaan SMA","given":"","non-dropping-particle":"","parse-names":false,"suffix":""}],"id":"ITEM-1","issued":{"date-parts":[["2008"]]},"publisher":"Kementerian Pendidikan Nasional Direktorat Jenderal Manajemen Pendidikan Dasar dan Menengah.","publisher-place":"Jakarta","title":"Panduan Pengembangan Bahan Ajar","type":"book"},"uris":["http://www.mendeley.com/documents/?uuid=9cd9fa35-e4ef-46cb-8619-537b00ae271e"]}],"mendeley":{"formattedCitation":"(Direktorat Pembinaan SMA, 2008)","plainTextFormattedCitation":"(Direktorat Pembinaan SMA, 2008)","previouslyFormattedCitation":"(Direktorat Pembinaan SMA, 2008)"},"properties":{"noteIndex":0},"schema":"https://github.com/citation-style-language/schema/raw/master/csl-citation.json"}</w:instrText>
      </w:r>
      <w:r w:rsidRPr="001839EE">
        <w:rPr>
          <w:sz w:val="24"/>
        </w:rPr>
        <w:fldChar w:fldCharType="separate"/>
      </w:r>
      <w:r w:rsidRPr="001839EE">
        <w:rPr>
          <w:noProof/>
          <w:sz w:val="24"/>
        </w:rPr>
        <w:t>(Direktorat Pembinaan SMA, 2008)</w:t>
      </w:r>
      <w:r w:rsidRPr="001839EE">
        <w:rPr>
          <w:sz w:val="24"/>
        </w:rPr>
        <w:fldChar w:fldCharType="end"/>
      </w:r>
      <w:r w:rsidRPr="001839EE">
        <w:rPr>
          <w:sz w:val="24"/>
          <w:lang w:val="en-US"/>
        </w:rPr>
        <w:t>. According to</w:t>
      </w:r>
      <w:r w:rsidR="00C2351D">
        <w:rPr>
          <w:sz w:val="24"/>
          <w:lang w:val="en-US"/>
        </w:rPr>
        <w:t xml:space="preserve"> </w:t>
      </w:r>
      <w:r w:rsidR="00C2351D">
        <w:rPr>
          <w:sz w:val="24"/>
          <w:lang w:val="en-US"/>
        </w:rPr>
        <w:fldChar w:fldCharType="begin" w:fldLock="1"/>
      </w:r>
      <w:r w:rsidR="00C2351D">
        <w:rPr>
          <w:sz w:val="24"/>
          <w:lang w:val="en-US"/>
        </w:rPr>
        <w:instrText>ADDIN CSL_CITATION {"citationItems":[{"id":"ITEM-1","itemData":{"author":[{"dropping-particle":"","family":"Daryanto","given":"","non-dropping-particle":"","parse-names":false,"suffix":""},{"dropping-particle":"","family":"Dwicahyono","given":"Aris","non-dropping-particle":"","parse-names":false,"suffix":""}],"id":"ITEM-1","issued":{"date-parts":[["2014"]]},"publisher":"Gava Media","publisher-place":"Yogyakarta","title":"Pengembangan Perangkat Pembelajaran","type":"book"},"uris":["http://www.mendeley.com/documents/?uuid=acfe68fe-94dc-4109-b964-5caaa1b993d0"]}],"mendeley":{"formattedCitation":"(Daryanto &amp; Dwicahyono, 2014)","manualFormatting":"Daryanto &amp; Dwicahyono, (2014)","plainTextFormattedCitation":"(Daryanto &amp; Dwicahyono, 2014)"},"properties":{"noteIndex":0},"schema":"https://github.com/citation-style-language/schema/raw/master/csl-citation.json"}</w:instrText>
      </w:r>
      <w:r w:rsidR="00C2351D">
        <w:rPr>
          <w:sz w:val="24"/>
          <w:lang w:val="en-US"/>
        </w:rPr>
        <w:fldChar w:fldCharType="separate"/>
      </w:r>
      <w:r w:rsidR="00C2351D">
        <w:rPr>
          <w:noProof/>
          <w:sz w:val="24"/>
          <w:lang w:val="en-US"/>
        </w:rPr>
        <w:t>Daryanto &amp;</w:t>
      </w:r>
      <w:r w:rsidR="00C2351D" w:rsidRPr="00C2351D">
        <w:rPr>
          <w:noProof/>
          <w:sz w:val="24"/>
          <w:lang w:val="en-US"/>
        </w:rPr>
        <w:t xml:space="preserve"> Dwicahyono, </w:t>
      </w:r>
      <w:r w:rsidR="00C2351D">
        <w:rPr>
          <w:noProof/>
          <w:sz w:val="24"/>
          <w:lang w:val="en-US"/>
        </w:rPr>
        <w:t>(</w:t>
      </w:r>
      <w:r w:rsidR="00C2351D" w:rsidRPr="00C2351D">
        <w:rPr>
          <w:noProof/>
          <w:sz w:val="24"/>
          <w:lang w:val="en-US"/>
        </w:rPr>
        <w:t>2014)</w:t>
      </w:r>
      <w:r w:rsidR="00C2351D">
        <w:rPr>
          <w:sz w:val="24"/>
          <w:lang w:val="en-US"/>
        </w:rPr>
        <w:fldChar w:fldCharType="end"/>
      </w:r>
      <w:r w:rsidRPr="001839EE">
        <w:rPr>
          <w:sz w:val="24"/>
          <w:lang w:val="en-US"/>
        </w:rPr>
        <w:t xml:space="preserve">, there are four types of learning materials, namely visual learning materials, audio learning materials, audiovisual learning materials, and interactive multimedia learning materials. Learning materials included in the types of visual learning materials are modules, handouts, worksheets, etc. </w:t>
      </w:r>
    </w:p>
    <w:p w14:paraId="32741A95" w14:textId="07A5A780" w:rsidR="001839EE" w:rsidRPr="001839EE" w:rsidRDefault="001839EE" w:rsidP="001839EE">
      <w:pPr>
        <w:pStyle w:val="E-JOURNALBody"/>
        <w:ind w:firstLine="0"/>
        <w:rPr>
          <w:sz w:val="24"/>
        </w:rPr>
      </w:pPr>
      <w:r w:rsidRPr="001839EE">
        <w:rPr>
          <w:sz w:val="24"/>
        </w:rPr>
        <w:t xml:space="preserve">Module is a form of thelearning material that can assist and facilitate the learning process. Modules are arranged comprehensively and systematically, containing a bunch of planned and designed learning experiences to help students master specific learning goals </w:t>
      </w:r>
      <w:r w:rsidRPr="001839EE">
        <w:rPr>
          <w:sz w:val="24"/>
        </w:rPr>
        <w:lastRenderedPageBreak/>
        <w:fldChar w:fldCharType="begin" w:fldLock="1"/>
      </w:r>
      <w:r w:rsidRPr="001839EE">
        <w:rPr>
          <w:sz w:val="24"/>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uris":["http://www.mendeley.com/documents/?uuid=fb638c5e-7221-4ed9-9333-47d70faac356"]}],"mendeley":{"formattedCitation":"(Daryanto, 2013)","plainTextFormattedCitation":"(Daryanto, 2013)","previouslyFormattedCitation":"(Daryanto, 2013)"},"properties":{"noteIndex":0},"schema":"https://github.com/citation-style-language/schema/raw/master/csl-citation.json"}</w:instrText>
      </w:r>
      <w:r w:rsidRPr="001839EE">
        <w:rPr>
          <w:sz w:val="24"/>
        </w:rPr>
        <w:fldChar w:fldCharType="separate"/>
      </w:r>
      <w:r w:rsidRPr="001839EE">
        <w:rPr>
          <w:noProof/>
          <w:sz w:val="24"/>
        </w:rPr>
        <w:t>(Daryanto, 2013)</w:t>
      </w:r>
      <w:r w:rsidRPr="001839EE">
        <w:rPr>
          <w:sz w:val="24"/>
        </w:rPr>
        <w:fldChar w:fldCharType="end"/>
      </w:r>
      <w:r w:rsidRPr="001839EE">
        <w:rPr>
          <w:sz w:val="24"/>
        </w:rPr>
        <w:t xml:space="preserve">. According to the Ministry of Education </w:t>
      </w:r>
      <w:r w:rsidRPr="001839EE">
        <w:rPr>
          <w:sz w:val="24"/>
        </w:rPr>
        <w:fldChar w:fldCharType="begin" w:fldLock="1"/>
      </w:r>
      <w:r w:rsidRPr="001839EE">
        <w:rPr>
          <w:sz w:val="24"/>
        </w:rPr>
        <w:instrText>ADDIN CSL_CITATION {"citationItems":[{"id":"ITEM-1","itemData":{"author":[{"dropping-particle":"","family":"Depdiknas","given":"","non-dropping-particle":"","parse-names":false,"suffix":""}],"id":"ITEM-1","issued":{"date-parts":[["2008"]]},"publisher":"Depdiknas","publisher-place":"Jakarta","title":"Penulisan Modul","type":"book"},"uris":["http://www.mendeley.com/documents/?uuid=ad14a28e-46ed-4fb9-a2a8-e3d27c31a860"]}],"mendeley":{"formattedCitation":"(Depdiknas, 2008)","manualFormatting":"(2008)","plainTextFormattedCitation":"(Depdiknas, 2008)","previouslyFormattedCitation":"(Depdiknas, 2008)"},"properties":{"noteIndex":0},"schema":"https://github.com/citation-style-language/schema/raw/master/csl-citation.json"}</w:instrText>
      </w:r>
      <w:r w:rsidRPr="001839EE">
        <w:rPr>
          <w:sz w:val="24"/>
        </w:rPr>
        <w:fldChar w:fldCharType="separate"/>
      </w:r>
      <w:r w:rsidRPr="001839EE">
        <w:rPr>
          <w:noProof/>
          <w:sz w:val="24"/>
        </w:rPr>
        <w:t>(2008)</w:t>
      </w:r>
      <w:r w:rsidRPr="001839EE">
        <w:rPr>
          <w:sz w:val="24"/>
        </w:rPr>
        <w:fldChar w:fldCharType="end"/>
      </w:r>
      <w:r w:rsidRPr="001839EE">
        <w:rPr>
          <w:sz w:val="24"/>
        </w:rPr>
        <w:t xml:space="preserve">, module is a book written for students so that students can learn independently, whether there is assistance from the teacher or not. The content contained in a module usually consists of instructions, competencies to be achieved, learning objectives, student activity sheets, student worksheets, evaluation sheets, and answer keys </w:t>
      </w:r>
      <w:r w:rsidRPr="001839EE">
        <w:rPr>
          <w:sz w:val="24"/>
        </w:rPr>
        <w:fldChar w:fldCharType="begin" w:fldLock="1"/>
      </w:r>
      <w:r w:rsidRPr="001839EE">
        <w:rPr>
          <w:sz w:val="24"/>
        </w:rPr>
        <w:instrText>ADDIN CSL_CITATION {"citationItems":[{"id":"ITEM-1","itemData":{"author":[{"dropping-particle":"","family":"Prastowo","given":"Andi","non-dropping-particle":"","parse-names":false,"suffix":""}],"id":"ITEM-1","issued":{"date-parts":[["2013"]]},"publisher":"Diva Press","publisher-place":"Yogyakarta","title":"Panduan Kreatif Membuat Bahan Ajar Inovatif","type":"book"},"uris":["http://www.mendeley.com/documents/?uuid=4b08def8-0683-45b0-8655-d70c8fd19cca"]}],"mendeley":{"formattedCitation":"(Prastowo, 2013)","plainTextFormattedCitation":"(Prastowo, 2013)","previouslyFormattedCitation":"(Prastowo, 2013)"},"properties":{"noteIndex":0},"schema":"https://github.com/citation-style-language/schema/raw/master/csl-citation.json"}</w:instrText>
      </w:r>
      <w:r w:rsidRPr="001839EE">
        <w:rPr>
          <w:sz w:val="24"/>
        </w:rPr>
        <w:fldChar w:fldCharType="separate"/>
      </w:r>
      <w:r w:rsidRPr="001839EE">
        <w:rPr>
          <w:noProof/>
          <w:sz w:val="24"/>
        </w:rPr>
        <w:t>(Prastowo, 2013)</w:t>
      </w:r>
      <w:r w:rsidRPr="001839EE">
        <w:rPr>
          <w:sz w:val="24"/>
        </w:rPr>
        <w:fldChar w:fldCharType="end"/>
      </w:r>
      <w:r w:rsidRPr="001839EE">
        <w:rPr>
          <w:sz w:val="24"/>
        </w:rPr>
        <w:t xml:space="preserve">. The characteristics of the module include: (1) self-instruction, (2) self-contained, (3) independent, (4) adaptive, (5) friendly </w:t>
      </w:r>
      <w:r w:rsidRPr="001839EE">
        <w:rPr>
          <w:sz w:val="24"/>
        </w:rPr>
        <w:fldChar w:fldCharType="begin" w:fldLock="1"/>
      </w:r>
      <w:r w:rsidRPr="001839EE">
        <w:rPr>
          <w:sz w:val="24"/>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uris":["http://www.mendeley.com/documents/?uuid=fb638c5e-7221-4ed9-9333-47d70faac356"]}],"mendeley":{"formattedCitation":"(Daryanto, 2013)","plainTextFormattedCitation":"(Daryanto, 2013)","previouslyFormattedCitation":"(Daryanto, 2013)"},"properties":{"noteIndex":0},"schema":"https://github.com/citation-style-language/schema/raw/master/csl-citation.json"}</w:instrText>
      </w:r>
      <w:r w:rsidRPr="001839EE">
        <w:rPr>
          <w:sz w:val="24"/>
        </w:rPr>
        <w:fldChar w:fldCharType="separate"/>
      </w:r>
      <w:r w:rsidRPr="001839EE">
        <w:rPr>
          <w:noProof/>
          <w:sz w:val="24"/>
        </w:rPr>
        <w:t>(Daryanto, 2013)</w:t>
      </w:r>
      <w:r w:rsidRPr="001839EE">
        <w:rPr>
          <w:sz w:val="24"/>
        </w:rPr>
        <w:fldChar w:fldCharType="end"/>
      </w:r>
      <w:r w:rsidRPr="001839EE">
        <w:rPr>
          <w:sz w:val="24"/>
        </w:rPr>
        <w:t>.</w:t>
      </w:r>
    </w:p>
    <w:p w14:paraId="4ABE2BB0" w14:textId="55FFC5B7" w:rsidR="0031691D" w:rsidRPr="004F7FC6" w:rsidRDefault="0031691D" w:rsidP="0031691D">
      <w:pPr>
        <w:pStyle w:val="E-JOURNALHeading1"/>
        <w:spacing w:before="0" w:after="0"/>
        <w:rPr>
          <w:sz w:val="24"/>
          <w:szCs w:val="24"/>
          <w:lang w:val="id-ID"/>
        </w:rPr>
      </w:pPr>
    </w:p>
    <w:p w14:paraId="7C9EE2BD" w14:textId="77777777" w:rsidR="00F272A4"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METHOD</w:t>
      </w:r>
    </w:p>
    <w:p w14:paraId="101D43D8" w14:textId="528D64F3" w:rsidR="00851665" w:rsidRDefault="00851665" w:rsidP="00851665">
      <w:pPr>
        <w:pStyle w:val="E-JOURNALBody"/>
        <w:rPr>
          <w:sz w:val="24"/>
        </w:rPr>
      </w:pPr>
      <w:r>
        <w:rPr>
          <w:sz w:val="24"/>
        </w:rPr>
        <w:t>This study includes development research where the method used was</w:t>
      </w:r>
      <w:r>
        <w:rPr>
          <w:sz w:val="24"/>
          <w:lang w:val="en-US"/>
        </w:rPr>
        <w:t xml:space="preserve"> the Borg and Gall</w:t>
      </w:r>
      <w:r>
        <w:rPr>
          <w:sz w:val="24"/>
        </w:rPr>
        <w:t xml:space="preserve"> Research &amp; Development (R&amp;D). This model has ten stages</w:t>
      </w:r>
      <w:r>
        <w:rPr>
          <w:sz w:val="24"/>
          <w:lang w:val="en-US"/>
        </w:rPr>
        <w:t xml:space="preserve"> as shown in Figure 1 below</w:t>
      </w:r>
      <w:r>
        <w:rPr>
          <w:sz w:val="24"/>
        </w:rPr>
        <w:t xml:space="preserve"> </w:t>
      </w:r>
    </w:p>
    <w:p w14:paraId="4DC07FDF" w14:textId="12E4F620" w:rsidR="00851665" w:rsidRDefault="00851665" w:rsidP="00851665">
      <w:pPr>
        <w:pStyle w:val="E-JOURNALBody"/>
        <w:spacing w:before="120"/>
        <w:ind w:firstLine="0"/>
        <w:jc w:val="center"/>
        <w:rPr>
          <w:sz w:val="24"/>
        </w:rPr>
      </w:pPr>
      <w:r>
        <w:rPr>
          <w:noProof/>
          <w:sz w:val="24"/>
          <w:lang w:val="en-US"/>
        </w:rPr>
        <w:drawing>
          <wp:inline distT="0" distB="0" distL="0" distR="0" wp14:anchorId="5F350568" wp14:editId="615B9EB8">
            <wp:extent cx="3924300" cy="1838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4300" cy="1838325"/>
                    </a:xfrm>
                    <a:prstGeom prst="rect">
                      <a:avLst/>
                    </a:prstGeom>
                    <a:noFill/>
                    <a:ln>
                      <a:noFill/>
                    </a:ln>
                  </pic:spPr>
                </pic:pic>
              </a:graphicData>
            </a:graphic>
          </wp:inline>
        </w:drawing>
      </w:r>
    </w:p>
    <w:p w14:paraId="6CF67603" w14:textId="77777777" w:rsidR="00851665" w:rsidRDefault="00851665" w:rsidP="00851665">
      <w:pPr>
        <w:pStyle w:val="Caption"/>
        <w:jc w:val="center"/>
        <w:rPr>
          <w:rFonts w:ascii="Times New Roman" w:hAnsi="Times New Roman"/>
          <w:i w:val="0"/>
          <w:color w:val="000000" w:themeColor="text1"/>
          <w:sz w:val="24"/>
          <w:szCs w:val="24"/>
        </w:rPr>
      </w:pPr>
      <w:r>
        <w:rPr>
          <w:rFonts w:ascii="Times New Roman" w:hAnsi="Times New Roman"/>
          <w:b/>
          <w:i w:val="0"/>
          <w:color w:val="000000" w:themeColor="text1"/>
          <w:sz w:val="24"/>
          <w:szCs w:val="24"/>
        </w:rPr>
        <w:t xml:space="preserve">Figur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Figur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1</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 xml:space="preserve">. </w:t>
      </w:r>
      <w:r>
        <w:rPr>
          <w:rFonts w:ascii="Times New Roman" w:hAnsi="Times New Roman"/>
          <w:i w:val="0"/>
          <w:color w:val="000000" w:themeColor="text1"/>
          <w:sz w:val="24"/>
          <w:szCs w:val="24"/>
        </w:rPr>
        <w:t>The stages on the Borg and Gall R&amp;D</w:t>
      </w:r>
    </w:p>
    <w:p w14:paraId="461A2F6D" w14:textId="2A44B6A9" w:rsidR="00851665" w:rsidRDefault="00851665" w:rsidP="00851665">
      <w:pPr>
        <w:pStyle w:val="E-JOURNALBody"/>
        <w:rPr>
          <w:sz w:val="24"/>
          <w:lang w:val="en-US"/>
        </w:rPr>
      </w:pPr>
      <w:r>
        <w:rPr>
          <w:sz w:val="24"/>
          <w:lang w:val="en-US"/>
        </w:rPr>
        <w:t xml:space="preserve">This research was only conducted until the fourth stage, namely limited trials </w:t>
      </w:r>
      <w:r>
        <w:rPr>
          <w:sz w:val="24"/>
          <w:lang w:val="en-US"/>
        </w:rPr>
        <w:fldChar w:fldCharType="begin" w:fldLock="1"/>
      </w:r>
      <w:r w:rsidR="00C2351D">
        <w:rPr>
          <w:sz w:val="24"/>
          <w:lang w:val="en-US"/>
        </w:rPr>
        <w:instrText>ADDIN CSL_CITATION {"citationItems":[{"id":"ITEM-1","itemData":{"abstract":"… learning to practice scientific literacy skill in matter acid and base Maftukhatun Ni'mah1*; Aprianto; Nurul Hidayati; Rusly Hidayah* 1Jurusan Kimia, Fakultas Matematika dan Ilmu Pengetahuan Alam, Universitas Negeri Surabaya, Surabaya-Indonesia *Korespondensi: 12nimah …","author":[{"dropping-particle":"","family":"Ni’mah","given":"Maftukhatun","non-dropping-particle":"","parse-names":false,"suffix":""},{"dropping-particle":"","family":"Hidayah","given":"Rusly","non-dropping-particle":"","parse-names":false,"suffix":""},{"dropping-particle":"","family":"Aprianto","given":"","non-dropping-particle":"","parse-names":false,"suffix":""},{"dropping-particle":"","family":"Hidayati","given":"Nurul","non-dropping-particle":"","parse-names":false,"suffix":""}],"container-title":"Jurnal Pendidikan Kimia","id":"ITEM-1","issue":"3","issued":{"date-parts":[["2017"]]},"page":"347-351","title":"Kepraktisan dan keefektifan LKPD berbasis problem based learning untuk melatihkan kemampuan literasi sains pada materi asam basa","type":"article-journal","volume":"9"},"uris":["http://www.mendeley.com/documents/?uuid=4d7c7da7-c3d5-42d0-860e-048ba7c28926"]}],"mendeley":{"formattedCitation":"(Ni’mah et al., 2017)","manualFormatting":"(Ni’mah et al., 2017)","plainTextFormattedCitation":"(Ni’mah et al., 2017)","previouslyFormattedCitation":"(Ni’mah et al., 2017)"},"properties":{"noteIndex":0},"schema":"https://github.com/citation-style-language/schema/raw/master/csl-citation.json"}</w:instrText>
      </w:r>
      <w:r>
        <w:rPr>
          <w:sz w:val="24"/>
          <w:lang w:val="en-US"/>
        </w:rPr>
        <w:fldChar w:fldCharType="separate"/>
      </w:r>
      <w:r w:rsidR="00C2351D">
        <w:rPr>
          <w:noProof/>
          <w:sz w:val="24"/>
          <w:lang w:val="en-US"/>
        </w:rPr>
        <w:t>(Ni’m</w:t>
      </w:r>
      <w:r>
        <w:rPr>
          <w:noProof/>
          <w:sz w:val="24"/>
          <w:lang w:val="en-US"/>
        </w:rPr>
        <w:t>ah et al., 2017)</w:t>
      </w:r>
      <w:r>
        <w:rPr>
          <w:sz w:val="24"/>
          <w:lang w:val="en-US"/>
        </w:rPr>
        <w:fldChar w:fldCharType="end"/>
      </w:r>
      <w:r>
        <w:rPr>
          <w:sz w:val="24"/>
          <w:lang w:val="en-US"/>
        </w:rPr>
        <w:t>. The limited trial was carried out on 12 students at SMAN 1 Dongko. The feasibility of the developed product described based on the validity, practicality and effectiveness. Module validity was assessed from the assessment of 3 validators result, practicality was assessed from the student response questionnaire result, while effectiveness was assessed from the students' critical thinking skills test result.</w:t>
      </w:r>
    </w:p>
    <w:p w14:paraId="759A3672" w14:textId="77777777" w:rsidR="00851665" w:rsidRDefault="00851665" w:rsidP="00851665">
      <w:pPr>
        <w:pStyle w:val="E-JOURNALBody"/>
        <w:rPr>
          <w:sz w:val="24"/>
          <w:lang w:val="en-US"/>
        </w:rPr>
      </w:pPr>
      <w:r>
        <w:rPr>
          <w:sz w:val="24"/>
          <w:lang w:val="en-US"/>
        </w:rPr>
        <w:t>The research instruments used were the review sheets, validation sheets, response questionnaire sheets, and critical thinking skills test sheets. This study's data sources were obtained from comments or suggestions and assessments from chemistry lecturers and teachers, students’ responses, and critical thinking skills test scores. The method of the data collection used was the questionnaire method and the test method. The questionnaire method used included review, validation, and response questionnaires, then the test methods used included pretest and posttest.</w:t>
      </w:r>
    </w:p>
    <w:p w14:paraId="3827A90D" w14:textId="77777777" w:rsidR="00851665" w:rsidRDefault="00851665" w:rsidP="00851665">
      <w:pPr>
        <w:pStyle w:val="E-JOURNALBody"/>
        <w:rPr>
          <w:sz w:val="24"/>
        </w:rPr>
      </w:pPr>
      <w:r>
        <w:rPr>
          <w:sz w:val="24"/>
          <w:lang w:val="en-US"/>
        </w:rPr>
        <w:t xml:space="preserve">The module review sheet was used to get comments or suggestions from the chemistry lecturer, which are used to improve the module's quality. Module validation sheet was used to obtain module validity data. It was filled in by three validators, including two chemistry lecturers and one chemistry teacher. The validators provide an assessment using a Likert scale in Table 1 as the basis for the assessment. </w:t>
      </w:r>
    </w:p>
    <w:p w14:paraId="648D3874" w14:textId="77777777" w:rsidR="00851665" w:rsidRDefault="00851665" w:rsidP="00851665">
      <w:pPr>
        <w:pStyle w:val="Caption"/>
        <w:spacing w:before="120" w:after="0"/>
        <w:jc w:val="center"/>
        <w:rPr>
          <w:rFonts w:ascii="Times New Roman" w:hAnsi="Times New Roman"/>
          <w:i w:val="0"/>
          <w:color w:val="000000" w:themeColor="text1"/>
          <w:sz w:val="24"/>
          <w:szCs w:val="24"/>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1</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Likert Scale</w:t>
      </w:r>
    </w:p>
    <w:tbl>
      <w:tblPr>
        <w:tblStyle w:val="TableGridLight"/>
        <w:tblW w:w="0" w:type="auto"/>
        <w:jc w:val="center"/>
        <w:tblInd w:w="0" w:type="dxa"/>
        <w:tblBorders>
          <w:top w:val="single" w:sz="4" w:space="0" w:color="auto"/>
          <w:bottom w:val="single" w:sz="4" w:space="0" w:color="auto"/>
        </w:tblBorders>
        <w:tblLook w:val="04A0" w:firstRow="1" w:lastRow="0" w:firstColumn="1" w:lastColumn="0" w:noHBand="0" w:noVBand="1"/>
      </w:tblPr>
      <w:tblGrid>
        <w:gridCol w:w="2267"/>
        <w:gridCol w:w="2376"/>
      </w:tblGrid>
      <w:tr w:rsidR="00851665" w14:paraId="64C48611" w14:textId="77777777" w:rsidTr="00851665">
        <w:trPr>
          <w:tblHeader/>
          <w:jc w:val="center"/>
        </w:trPr>
        <w:tc>
          <w:tcPr>
            <w:tcW w:w="2267"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18BBA717" w14:textId="77777777" w:rsidR="00851665" w:rsidRDefault="00851665">
            <w:pPr>
              <w:jc w:val="center"/>
              <w:rPr>
                <w:rFonts w:ascii="Times New Roman" w:hAnsi="Times New Roman"/>
                <w:b/>
              </w:rPr>
            </w:pPr>
            <w:r>
              <w:rPr>
                <w:rFonts w:ascii="Times New Roman" w:hAnsi="Times New Roman"/>
                <w:b/>
              </w:rPr>
              <w:t>Scale</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7205D4E0" w14:textId="77777777" w:rsidR="00851665" w:rsidRDefault="00851665">
            <w:pPr>
              <w:jc w:val="center"/>
              <w:rPr>
                <w:rFonts w:ascii="Times New Roman" w:hAnsi="Times New Roman"/>
                <w:b/>
              </w:rPr>
            </w:pPr>
            <w:r>
              <w:rPr>
                <w:rFonts w:ascii="Times New Roman" w:hAnsi="Times New Roman"/>
                <w:b/>
              </w:rPr>
              <w:t xml:space="preserve">Category </w:t>
            </w:r>
          </w:p>
        </w:tc>
      </w:tr>
      <w:tr w:rsidR="00851665" w14:paraId="7126ED84" w14:textId="77777777" w:rsidTr="00851665">
        <w:trPr>
          <w:jc w:val="center"/>
        </w:trPr>
        <w:tc>
          <w:tcPr>
            <w:tcW w:w="22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581B35" w14:textId="77777777" w:rsidR="00851665" w:rsidRDefault="00851665">
            <w:pPr>
              <w:jc w:val="center"/>
              <w:rPr>
                <w:rFonts w:ascii="Times New Roman" w:hAnsi="Times New Roman"/>
              </w:rPr>
            </w:pPr>
            <w:r>
              <w:rPr>
                <w:rFonts w:ascii="Times New Roman" w:hAnsi="Times New Roman"/>
              </w:rPr>
              <w:t xml:space="preserve">5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18A2B5" w14:textId="77777777" w:rsidR="00851665" w:rsidRDefault="00851665">
            <w:pPr>
              <w:jc w:val="center"/>
              <w:rPr>
                <w:rFonts w:ascii="Times New Roman" w:hAnsi="Times New Roman"/>
              </w:rPr>
            </w:pPr>
            <w:r>
              <w:rPr>
                <w:rFonts w:ascii="Times New Roman" w:hAnsi="Times New Roman"/>
              </w:rPr>
              <w:t xml:space="preserve">Very good </w:t>
            </w:r>
          </w:p>
        </w:tc>
      </w:tr>
      <w:tr w:rsidR="00851665" w14:paraId="5CAA83CD" w14:textId="77777777" w:rsidTr="00851665">
        <w:trPr>
          <w:jc w:val="center"/>
        </w:trPr>
        <w:tc>
          <w:tcPr>
            <w:tcW w:w="22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72D324" w14:textId="77777777" w:rsidR="00851665" w:rsidRDefault="00851665">
            <w:pPr>
              <w:jc w:val="center"/>
              <w:rPr>
                <w:rFonts w:ascii="Times New Roman" w:hAnsi="Times New Roman"/>
              </w:rPr>
            </w:pPr>
            <w:r>
              <w:rPr>
                <w:rFonts w:ascii="Times New Roman" w:hAnsi="Times New Roman"/>
              </w:rPr>
              <w:t xml:space="preserve">4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1B0563" w14:textId="77777777" w:rsidR="00851665" w:rsidRDefault="00851665">
            <w:pPr>
              <w:jc w:val="center"/>
              <w:rPr>
                <w:rFonts w:ascii="Times New Roman" w:hAnsi="Times New Roman"/>
              </w:rPr>
            </w:pPr>
            <w:r>
              <w:rPr>
                <w:rFonts w:ascii="Times New Roman" w:hAnsi="Times New Roman"/>
              </w:rPr>
              <w:t xml:space="preserve">Good  </w:t>
            </w:r>
          </w:p>
        </w:tc>
      </w:tr>
      <w:tr w:rsidR="00851665" w14:paraId="2FD937BC" w14:textId="77777777" w:rsidTr="00851665">
        <w:trPr>
          <w:jc w:val="center"/>
        </w:trPr>
        <w:tc>
          <w:tcPr>
            <w:tcW w:w="22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8F2B56" w14:textId="77777777" w:rsidR="00851665" w:rsidRDefault="00851665">
            <w:pPr>
              <w:jc w:val="center"/>
              <w:rPr>
                <w:rFonts w:ascii="Times New Roman" w:hAnsi="Times New Roman"/>
              </w:rPr>
            </w:pPr>
            <w:r>
              <w:rPr>
                <w:rFonts w:ascii="Times New Roman" w:hAnsi="Times New Roman"/>
              </w:rPr>
              <w:lastRenderedPageBreak/>
              <w:t xml:space="preserve">3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7E503E" w14:textId="77777777" w:rsidR="00851665" w:rsidRDefault="00851665">
            <w:pPr>
              <w:jc w:val="center"/>
              <w:rPr>
                <w:rFonts w:ascii="Times New Roman" w:hAnsi="Times New Roman"/>
              </w:rPr>
            </w:pPr>
            <w:r>
              <w:rPr>
                <w:rFonts w:ascii="Times New Roman" w:hAnsi="Times New Roman"/>
              </w:rPr>
              <w:t xml:space="preserve">Normal  </w:t>
            </w:r>
          </w:p>
        </w:tc>
      </w:tr>
      <w:tr w:rsidR="00851665" w14:paraId="0F65028B" w14:textId="77777777" w:rsidTr="00851665">
        <w:trPr>
          <w:jc w:val="center"/>
        </w:trPr>
        <w:tc>
          <w:tcPr>
            <w:tcW w:w="22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3BFFA3" w14:textId="77777777" w:rsidR="00851665" w:rsidRDefault="00851665">
            <w:pPr>
              <w:jc w:val="center"/>
              <w:rPr>
                <w:rFonts w:ascii="Times New Roman" w:hAnsi="Times New Roman"/>
              </w:rPr>
            </w:pPr>
            <w:r>
              <w:rPr>
                <w:rFonts w:ascii="Times New Roman" w:hAnsi="Times New Roman"/>
              </w:rPr>
              <w:t xml:space="preserve">2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CAEFFA" w14:textId="77777777" w:rsidR="00851665" w:rsidRDefault="00851665">
            <w:pPr>
              <w:jc w:val="center"/>
              <w:rPr>
                <w:rFonts w:ascii="Times New Roman" w:hAnsi="Times New Roman"/>
              </w:rPr>
            </w:pPr>
            <w:r>
              <w:rPr>
                <w:rFonts w:ascii="Times New Roman" w:hAnsi="Times New Roman"/>
              </w:rPr>
              <w:t xml:space="preserve">Bad </w:t>
            </w:r>
          </w:p>
        </w:tc>
      </w:tr>
      <w:tr w:rsidR="00851665" w14:paraId="458B7C47" w14:textId="77777777" w:rsidTr="00851665">
        <w:trPr>
          <w:jc w:val="center"/>
        </w:trPr>
        <w:tc>
          <w:tcPr>
            <w:tcW w:w="22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1F553B" w14:textId="77777777" w:rsidR="00851665" w:rsidRDefault="00851665">
            <w:pPr>
              <w:jc w:val="center"/>
              <w:rPr>
                <w:rFonts w:ascii="Times New Roman" w:hAnsi="Times New Roman"/>
              </w:rPr>
            </w:pPr>
            <w:r>
              <w:rPr>
                <w:rFonts w:ascii="Times New Roman" w:hAnsi="Times New Roman"/>
              </w:rPr>
              <w:t xml:space="preserve">1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157DE5" w14:textId="77777777" w:rsidR="00851665" w:rsidRDefault="00851665">
            <w:pPr>
              <w:jc w:val="center"/>
              <w:rPr>
                <w:rFonts w:ascii="Times New Roman" w:hAnsi="Times New Roman"/>
              </w:rPr>
            </w:pPr>
            <w:r>
              <w:rPr>
                <w:rFonts w:ascii="Times New Roman" w:hAnsi="Times New Roman"/>
              </w:rPr>
              <w:t xml:space="preserve">Very bad </w:t>
            </w:r>
          </w:p>
        </w:tc>
      </w:tr>
    </w:tbl>
    <w:p w14:paraId="132B9194" w14:textId="77777777" w:rsidR="00851665" w:rsidRDefault="00851665" w:rsidP="00851665">
      <w:pPr>
        <w:jc w:val="center"/>
      </w:pPr>
      <w:r>
        <w:fldChar w:fldCharType="begin" w:fldLock="1"/>
      </w:r>
      <w: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51d84b6a-d219-4d92-8ba0-f5f1e1bb09ed"]}],"mendeley":{"formattedCitation":"(Riduwan, 2015)","plainTextFormattedCitation":"(Riduwan, 2015)","previouslyFormattedCitation":"(Riduwan, 2015)"},"properties":{"noteIndex":0},"schema":"https://github.com/citation-style-language/schema/raw/master/csl-citation.json"}</w:instrText>
      </w:r>
      <w:r>
        <w:fldChar w:fldCharType="separate"/>
      </w:r>
      <w:r>
        <w:rPr>
          <w:noProof/>
        </w:rPr>
        <w:t>(Riduwan, 2015)</w:t>
      </w:r>
      <w:r>
        <w:fldChar w:fldCharType="end"/>
      </w:r>
      <w:r>
        <w:t>.</w:t>
      </w:r>
    </w:p>
    <w:p w14:paraId="097C8FD2" w14:textId="77777777" w:rsidR="00851665" w:rsidRDefault="00851665" w:rsidP="00851665">
      <w:pPr>
        <w:pStyle w:val="TextBody"/>
        <w:spacing w:before="120"/>
        <w:ind w:firstLine="0"/>
        <w:rPr>
          <w:color w:val="000000"/>
          <w:sz w:val="24"/>
          <w:szCs w:val="24"/>
          <w:shd w:val="clear" w:color="auto" w:fill="FFFFFF"/>
          <w:lang w:val="id-ID"/>
        </w:rPr>
      </w:pPr>
      <w:r>
        <w:rPr>
          <w:color w:val="000000"/>
          <w:sz w:val="24"/>
          <w:szCs w:val="24"/>
          <w:shd w:val="clear" w:color="auto" w:fill="FFFFFF"/>
          <w:lang w:val="id-ID"/>
        </w:rPr>
        <w:t xml:space="preserve">Then the data obtained was calculated using </w:t>
      </w:r>
      <w:r>
        <w:rPr>
          <w:color w:val="000000"/>
          <w:sz w:val="24"/>
          <w:szCs w:val="24"/>
          <w:shd w:val="clear" w:color="auto" w:fill="FFFFFF"/>
        </w:rPr>
        <w:t>the following formula</w:t>
      </w:r>
      <w:r>
        <w:rPr>
          <w:color w:val="000000"/>
          <w:sz w:val="24"/>
          <w:szCs w:val="24"/>
          <w:shd w:val="clear" w:color="auto" w:fill="FFFFFF"/>
          <w:lang w:val="id-ID"/>
        </w:rPr>
        <w:t xml:space="preserve">: </w:t>
      </w:r>
    </w:p>
    <w:p w14:paraId="0AA60F7C" w14:textId="77777777" w:rsidR="00851665" w:rsidRDefault="00851665" w:rsidP="00851665">
      <w:pPr>
        <w:pStyle w:val="TextBody"/>
        <w:spacing w:before="120"/>
        <w:ind w:firstLine="567"/>
        <w:jc w:val="center"/>
        <w:rPr>
          <w:color w:val="000000"/>
          <w:sz w:val="24"/>
          <w:szCs w:val="24"/>
          <w:shd w:val="clear" w:color="auto" w:fill="FFFFFF"/>
        </w:rPr>
      </w:pPr>
      <w:r>
        <w:rPr>
          <w:color w:val="000000"/>
          <w:sz w:val="24"/>
          <w:szCs w:val="24"/>
          <w:shd w:val="clear" w:color="auto" w:fill="FFFFFF"/>
        </w:rPr>
        <w:t xml:space="preserve">Validity (%) = </w:t>
      </w:r>
      <m:oMath>
        <m:f>
          <m:fPr>
            <m:ctrlPr>
              <w:rPr>
                <w:rFonts w:ascii="Cambria Math" w:hAnsi="Cambria Math"/>
                <w:i/>
                <w:color w:val="000000"/>
                <w:sz w:val="24"/>
                <w:szCs w:val="24"/>
                <w:shd w:val="clear" w:color="auto" w:fill="FFFFFF"/>
                <w:lang w:val="id-ID"/>
              </w:rPr>
            </m:ctrlPr>
          </m:fPr>
          <m:num>
            <m:r>
              <w:rPr>
                <w:rFonts w:ascii="Cambria Math" w:hAnsi="Cambria Math"/>
                <w:color w:val="000000"/>
                <w:sz w:val="24"/>
                <w:szCs w:val="24"/>
                <w:shd w:val="clear" w:color="auto" w:fill="FFFFFF"/>
                <w:lang w:val="id-ID"/>
              </w:rPr>
              <m:t>⅀obtained score</m:t>
            </m:r>
          </m:num>
          <m:den>
            <m:nary>
              <m:naryPr>
                <m:chr m:val="⅀"/>
                <m:subHide m:val="1"/>
                <m:supHide m:val="1"/>
                <m:ctrlPr>
                  <w:rPr>
                    <w:rFonts w:ascii="Cambria Math" w:hAnsi="Cambria Math"/>
                    <w:i/>
                    <w:color w:val="000000"/>
                    <w:sz w:val="24"/>
                    <w:szCs w:val="24"/>
                    <w:shd w:val="clear" w:color="auto" w:fill="FFFFFF"/>
                    <w:lang w:val="id-ID"/>
                  </w:rPr>
                </m:ctrlPr>
              </m:naryPr>
              <m:sub/>
              <m:sup/>
              <m:e>
                <m:r>
                  <w:rPr>
                    <w:rFonts w:ascii="Cambria Math" w:hAnsi="Cambria Math"/>
                    <w:color w:val="000000"/>
                    <w:sz w:val="24"/>
                    <w:szCs w:val="24"/>
                    <w:shd w:val="clear" w:color="auto" w:fill="FFFFFF"/>
                    <w:lang w:val="id-ID"/>
                  </w:rPr>
                  <m:t>criteria score</m:t>
                </m:r>
              </m:e>
            </m:nary>
          </m:den>
        </m:f>
      </m:oMath>
      <w:r>
        <w:rPr>
          <w:color w:val="000000"/>
          <w:sz w:val="24"/>
          <w:szCs w:val="24"/>
          <w:shd w:val="clear" w:color="auto" w:fill="FFFFFF"/>
        </w:rPr>
        <w:t xml:space="preserve"> x 100%</w:t>
      </w:r>
    </w:p>
    <w:p w14:paraId="1FACB142" w14:textId="77777777" w:rsidR="00851665" w:rsidRDefault="00851665" w:rsidP="00851665">
      <w:pPr>
        <w:pStyle w:val="TextBody"/>
        <w:ind w:firstLine="0"/>
        <w:rPr>
          <w:color w:val="000000"/>
          <w:sz w:val="24"/>
          <w:szCs w:val="24"/>
          <w:shd w:val="clear" w:color="auto" w:fill="FFFFFF"/>
        </w:rPr>
      </w:pPr>
      <w:r>
        <w:rPr>
          <w:color w:val="000000"/>
          <w:sz w:val="24"/>
          <w:szCs w:val="24"/>
          <w:shd w:val="clear" w:color="auto" w:fill="FFFFFF"/>
        </w:rPr>
        <w:t>Description:</w:t>
      </w:r>
    </w:p>
    <w:p w14:paraId="3F190712" w14:textId="43624B51" w:rsidR="00851665" w:rsidRDefault="00851665" w:rsidP="00851665">
      <w:pPr>
        <w:pStyle w:val="TextBody"/>
        <w:ind w:left="1701" w:hanging="1701"/>
        <w:rPr>
          <w:color w:val="000000"/>
          <w:sz w:val="24"/>
          <w:szCs w:val="24"/>
          <w:shd w:val="clear" w:color="auto" w:fill="FFFFFF"/>
        </w:rPr>
      </w:pPr>
      <w:r>
        <w:rPr>
          <w:color w:val="000000"/>
          <w:sz w:val="24"/>
          <w:szCs w:val="24"/>
          <w:shd w:val="clear" w:color="auto" w:fill="FFFFFF"/>
        </w:rPr>
        <w:t>Criteria score = maximum score for each aspect x number of aspects number of validator</w:t>
      </w:r>
    </w:p>
    <w:p w14:paraId="3E310C10" w14:textId="77777777" w:rsidR="00851665" w:rsidRDefault="00851665" w:rsidP="00851665">
      <w:pPr>
        <w:pStyle w:val="TextBody"/>
        <w:spacing w:before="120"/>
        <w:ind w:firstLine="567"/>
        <w:rPr>
          <w:color w:val="000000"/>
          <w:sz w:val="24"/>
          <w:szCs w:val="24"/>
          <w:shd w:val="clear" w:color="auto" w:fill="FFFFFF"/>
        </w:rPr>
      </w:pPr>
      <w:r>
        <w:rPr>
          <w:color w:val="000000"/>
          <w:sz w:val="24"/>
          <w:szCs w:val="24"/>
          <w:shd w:val="clear" w:color="auto" w:fill="FFFFFF"/>
        </w:rPr>
        <w:t>The validity percentage obtained from the calculation was interpreted using the table 2, namely the table of score interpretation criteria so that the validity criteria of the module developed can be identified.</w:t>
      </w:r>
    </w:p>
    <w:p w14:paraId="7AA8A96F" w14:textId="77777777"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2</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Interpretation of Module Validity Scores</w:t>
      </w:r>
    </w:p>
    <w:tbl>
      <w:tblPr>
        <w:tblStyle w:val="TableGridLight"/>
        <w:tblW w:w="0" w:type="auto"/>
        <w:jc w:val="center"/>
        <w:tblInd w:w="0" w:type="dxa"/>
        <w:tblBorders>
          <w:top w:val="single" w:sz="4" w:space="0" w:color="auto"/>
          <w:bottom w:val="single" w:sz="4" w:space="0" w:color="auto"/>
        </w:tblBorders>
        <w:tblLook w:val="04A0" w:firstRow="1" w:lastRow="0" w:firstColumn="1" w:lastColumn="0" w:noHBand="0" w:noVBand="1"/>
      </w:tblPr>
      <w:tblGrid>
        <w:gridCol w:w="2125"/>
        <w:gridCol w:w="2376"/>
      </w:tblGrid>
      <w:tr w:rsidR="00851665" w14:paraId="729722E9" w14:textId="77777777" w:rsidTr="00851665">
        <w:trPr>
          <w:jc w:val="center"/>
        </w:trPr>
        <w:tc>
          <w:tcPr>
            <w:tcW w:w="212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33790F8C" w14:textId="77777777" w:rsidR="00851665" w:rsidRDefault="00851665">
            <w:pPr>
              <w:jc w:val="center"/>
              <w:rPr>
                <w:rFonts w:ascii="Times New Roman" w:hAnsi="Times New Roman"/>
                <w:b/>
              </w:rPr>
            </w:pPr>
            <w:r>
              <w:rPr>
                <w:rFonts w:ascii="Times New Roman" w:hAnsi="Times New Roman"/>
                <w:b/>
              </w:rPr>
              <w:t>Precentage (%)</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46562A07" w14:textId="77777777" w:rsidR="00851665" w:rsidRDefault="00851665">
            <w:pPr>
              <w:jc w:val="center"/>
              <w:rPr>
                <w:rFonts w:ascii="Times New Roman" w:hAnsi="Times New Roman"/>
                <w:b/>
              </w:rPr>
            </w:pPr>
            <w:r>
              <w:rPr>
                <w:rFonts w:ascii="Times New Roman" w:hAnsi="Times New Roman"/>
                <w:b/>
              </w:rPr>
              <w:t>Category</w:t>
            </w:r>
          </w:p>
        </w:tc>
      </w:tr>
      <w:tr w:rsidR="00851665" w14:paraId="1AB39696"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2332B7" w14:textId="77777777" w:rsidR="00851665" w:rsidRDefault="00851665">
            <w:pPr>
              <w:ind w:left="281" w:hanging="281"/>
              <w:jc w:val="center"/>
              <w:rPr>
                <w:rFonts w:ascii="Times New Roman" w:hAnsi="Times New Roman"/>
              </w:rPr>
            </w:pPr>
            <w:r>
              <w:rPr>
                <w:rFonts w:ascii="Times New Roman" w:hAnsi="Times New Roman"/>
              </w:rPr>
              <w:t xml:space="preserve">0%-2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5D69E1" w14:textId="77777777" w:rsidR="00851665" w:rsidRDefault="00851665">
            <w:pPr>
              <w:jc w:val="center"/>
              <w:rPr>
                <w:rFonts w:ascii="Times New Roman" w:hAnsi="Times New Roman"/>
              </w:rPr>
            </w:pPr>
            <w:r>
              <w:rPr>
                <w:rFonts w:ascii="Times New Roman" w:hAnsi="Times New Roman"/>
              </w:rPr>
              <w:t xml:space="preserve">Not valid </w:t>
            </w:r>
          </w:p>
        </w:tc>
      </w:tr>
      <w:tr w:rsidR="00851665" w14:paraId="302D8D3B"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A4B4A8" w14:textId="77777777" w:rsidR="00851665" w:rsidRDefault="00851665">
            <w:pPr>
              <w:ind w:left="281" w:hanging="281"/>
              <w:jc w:val="center"/>
              <w:rPr>
                <w:rFonts w:ascii="Times New Roman" w:hAnsi="Times New Roman"/>
              </w:rPr>
            </w:pPr>
            <w:r>
              <w:rPr>
                <w:rFonts w:ascii="Times New Roman" w:hAnsi="Times New Roman"/>
              </w:rPr>
              <w:t>21%-40%</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B39A27" w14:textId="77777777" w:rsidR="00851665" w:rsidRDefault="00851665">
            <w:pPr>
              <w:jc w:val="center"/>
              <w:rPr>
                <w:rFonts w:ascii="Times New Roman" w:hAnsi="Times New Roman"/>
              </w:rPr>
            </w:pPr>
            <w:r>
              <w:rPr>
                <w:rFonts w:ascii="Times New Roman" w:hAnsi="Times New Roman"/>
              </w:rPr>
              <w:t xml:space="preserve">Less valid </w:t>
            </w:r>
          </w:p>
        </w:tc>
      </w:tr>
      <w:tr w:rsidR="00851665" w14:paraId="4A39C1FF"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8FD9B6" w14:textId="77777777" w:rsidR="00851665" w:rsidRDefault="00851665">
            <w:pPr>
              <w:ind w:left="281" w:hanging="281"/>
              <w:jc w:val="center"/>
              <w:rPr>
                <w:rFonts w:ascii="Times New Roman" w:hAnsi="Times New Roman"/>
              </w:rPr>
            </w:pPr>
            <w:r>
              <w:rPr>
                <w:rFonts w:ascii="Times New Roman" w:hAnsi="Times New Roman"/>
              </w:rPr>
              <w:t>41%-60%</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A00DAF" w14:textId="77777777" w:rsidR="00851665" w:rsidRDefault="00851665">
            <w:pPr>
              <w:jc w:val="center"/>
              <w:rPr>
                <w:rFonts w:ascii="Times New Roman" w:hAnsi="Times New Roman"/>
              </w:rPr>
            </w:pPr>
            <w:r>
              <w:rPr>
                <w:rFonts w:ascii="Times New Roman" w:hAnsi="Times New Roman"/>
              </w:rPr>
              <w:t xml:space="preserve">Enough valid </w:t>
            </w:r>
          </w:p>
        </w:tc>
      </w:tr>
      <w:tr w:rsidR="00851665" w14:paraId="19EF7D7D"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D44228" w14:textId="77777777" w:rsidR="00851665" w:rsidRDefault="00851665">
            <w:pPr>
              <w:ind w:left="281" w:hanging="281"/>
              <w:jc w:val="center"/>
              <w:rPr>
                <w:rFonts w:ascii="Times New Roman" w:hAnsi="Times New Roman"/>
              </w:rPr>
            </w:pPr>
            <w:r>
              <w:rPr>
                <w:rFonts w:ascii="Times New Roman" w:hAnsi="Times New Roman"/>
              </w:rPr>
              <w:t>61%-80%</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FACF4B" w14:textId="77777777" w:rsidR="00851665" w:rsidRDefault="00851665">
            <w:pPr>
              <w:jc w:val="center"/>
              <w:rPr>
                <w:rFonts w:ascii="Times New Roman" w:hAnsi="Times New Roman"/>
              </w:rPr>
            </w:pPr>
            <w:r>
              <w:rPr>
                <w:rFonts w:ascii="Times New Roman" w:hAnsi="Times New Roman"/>
              </w:rPr>
              <w:t xml:space="preserve">Valid </w:t>
            </w:r>
          </w:p>
        </w:tc>
      </w:tr>
      <w:tr w:rsidR="00851665" w14:paraId="26A23305"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ADE706" w14:textId="77777777" w:rsidR="00851665" w:rsidRDefault="00851665">
            <w:pPr>
              <w:ind w:left="281" w:hanging="281"/>
              <w:jc w:val="center"/>
              <w:rPr>
                <w:rFonts w:ascii="Times New Roman" w:hAnsi="Times New Roman"/>
              </w:rPr>
            </w:pPr>
            <w:r>
              <w:rPr>
                <w:rFonts w:ascii="Times New Roman" w:hAnsi="Times New Roman"/>
              </w:rPr>
              <w:t>81%-100%</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849704" w14:textId="77777777" w:rsidR="00851665" w:rsidRDefault="00851665">
            <w:pPr>
              <w:jc w:val="center"/>
              <w:rPr>
                <w:rFonts w:ascii="Times New Roman" w:hAnsi="Times New Roman"/>
              </w:rPr>
            </w:pPr>
            <w:r>
              <w:rPr>
                <w:rFonts w:ascii="Times New Roman" w:hAnsi="Times New Roman"/>
              </w:rPr>
              <w:t xml:space="preserve">Very valid </w:t>
            </w:r>
          </w:p>
        </w:tc>
      </w:tr>
    </w:tbl>
    <w:p w14:paraId="378C13FE" w14:textId="77777777" w:rsidR="00851665" w:rsidRDefault="00851665" w:rsidP="00851665">
      <w:pPr>
        <w:pStyle w:val="TextBody"/>
        <w:ind w:firstLine="0"/>
        <w:jc w:val="center"/>
        <w:rPr>
          <w:color w:val="000000"/>
          <w:sz w:val="24"/>
          <w:szCs w:val="24"/>
          <w:shd w:val="clear" w:color="auto" w:fill="FFFFFF"/>
        </w:rPr>
      </w:pP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51d84b6a-d219-4d92-8ba0-f5f1e1bb09ed"]}],"mendeley":{"formattedCitation":"(Riduwan, 2015)","plainTextFormattedCitation":"(Riduwan, 2015)","previouslyFormattedCitation":"(Riduwan, 2015)"},"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Riduwan, 2015)</w:t>
      </w:r>
      <w:r>
        <w:rPr>
          <w:color w:val="000000"/>
          <w:sz w:val="24"/>
          <w:szCs w:val="24"/>
          <w:shd w:val="clear" w:color="auto" w:fill="FFFFFF"/>
        </w:rPr>
        <w:fldChar w:fldCharType="end"/>
      </w:r>
      <w:r>
        <w:rPr>
          <w:color w:val="000000"/>
          <w:sz w:val="24"/>
          <w:szCs w:val="24"/>
          <w:shd w:val="clear" w:color="auto" w:fill="FFFFFF"/>
        </w:rPr>
        <w:t>.</w:t>
      </w:r>
    </w:p>
    <w:p w14:paraId="13E7D490" w14:textId="77777777" w:rsidR="00851665" w:rsidRDefault="00851665" w:rsidP="00851665">
      <w:pPr>
        <w:pStyle w:val="TextBody"/>
        <w:spacing w:before="120"/>
        <w:ind w:firstLine="0"/>
        <w:rPr>
          <w:color w:val="000000"/>
          <w:sz w:val="24"/>
          <w:szCs w:val="24"/>
          <w:shd w:val="clear" w:color="auto" w:fill="FFFFFF"/>
          <w:lang w:val="id-ID"/>
        </w:rPr>
      </w:pPr>
      <w:r>
        <w:rPr>
          <w:color w:val="000000"/>
          <w:sz w:val="24"/>
          <w:szCs w:val="24"/>
          <w:shd w:val="clear" w:color="auto" w:fill="FFFFFF"/>
        </w:rPr>
        <w:t>The module was stated to be valid if the validity percentage reached a percentage of ≥61% in the valid category or the very valid category.</w:t>
      </w:r>
    </w:p>
    <w:p w14:paraId="3FD25142" w14:textId="77777777" w:rsidR="00851665" w:rsidRDefault="00851665" w:rsidP="00851665">
      <w:pPr>
        <w:pStyle w:val="TextBody"/>
        <w:spacing w:before="120"/>
        <w:ind w:firstLine="567"/>
        <w:rPr>
          <w:color w:val="000000"/>
          <w:sz w:val="24"/>
          <w:szCs w:val="24"/>
          <w:shd w:val="clear" w:color="auto" w:fill="FFFFFF"/>
        </w:rPr>
      </w:pPr>
      <w:r>
        <w:rPr>
          <w:color w:val="000000"/>
          <w:sz w:val="24"/>
          <w:szCs w:val="24"/>
          <w:shd w:val="clear" w:color="auto" w:fill="FFFFFF"/>
        </w:rPr>
        <w:t>The student response questionnaire sheet was used to obtain module practicality data. Determination of student response questionnaire data was based on the Table 3 bellow, namely the Guttman scale.</w:t>
      </w:r>
    </w:p>
    <w:p w14:paraId="02842C9E" w14:textId="77777777"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3</w:t>
      </w:r>
      <w:r>
        <w:rPr>
          <w:rFonts w:ascii="Times New Roman" w:hAnsi="Times New Roman"/>
          <w:b/>
          <w:i w:val="0"/>
          <w:color w:val="000000" w:themeColor="text1"/>
          <w:sz w:val="24"/>
          <w:szCs w:val="24"/>
        </w:rPr>
        <w:fldChar w:fldCharType="end"/>
      </w:r>
      <w:r>
        <w:rPr>
          <w:rFonts w:ascii="Times New Roman" w:hAnsi="Times New Roman"/>
          <w:i w:val="0"/>
          <w:color w:val="000000" w:themeColor="text1"/>
          <w:sz w:val="24"/>
          <w:szCs w:val="24"/>
        </w:rPr>
        <w:t>. Guttman Scale</w:t>
      </w:r>
    </w:p>
    <w:tbl>
      <w:tblPr>
        <w:tblStyle w:val="TableGridLight"/>
        <w:tblW w:w="0" w:type="auto"/>
        <w:jc w:val="center"/>
        <w:tblInd w:w="0" w:type="dxa"/>
        <w:tblBorders>
          <w:top w:val="single" w:sz="4" w:space="0" w:color="auto"/>
          <w:bottom w:val="single" w:sz="4" w:space="0" w:color="auto"/>
        </w:tblBorders>
        <w:tblLook w:val="04A0" w:firstRow="1" w:lastRow="0" w:firstColumn="1" w:lastColumn="0" w:noHBand="0" w:noVBand="1"/>
      </w:tblPr>
      <w:tblGrid>
        <w:gridCol w:w="2125"/>
        <w:gridCol w:w="2376"/>
        <w:gridCol w:w="2376"/>
      </w:tblGrid>
      <w:tr w:rsidR="00851665" w14:paraId="589C037A" w14:textId="77777777" w:rsidTr="00851665">
        <w:trPr>
          <w:jc w:val="center"/>
        </w:trPr>
        <w:tc>
          <w:tcPr>
            <w:tcW w:w="212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23B0627F" w14:textId="77777777" w:rsidR="00851665" w:rsidRDefault="00851665">
            <w:pPr>
              <w:jc w:val="center"/>
              <w:rPr>
                <w:rFonts w:ascii="Times New Roman" w:hAnsi="Times New Roman"/>
                <w:b/>
              </w:rPr>
            </w:pPr>
            <w:r>
              <w:rPr>
                <w:rFonts w:ascii="Times New Roman" w:hAnsi="Times New Roman"/>
                <w:b/>
              </w:rPr>
              <w:t xml:space="preserve">Question  </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40BF655A" w14:textId="77777777" w:rsidR="00851665" w:rsidRDefault="00851665">
            <w:pPr>
              <w:jc w:val="center"/>
              <w:rPr>
                <w:rFonts w:ascii="Times New Roman" w:hAnsi="Times New Roman"/>
                <w:b/>
              </w:rPr>
            </w:pPr>
            <w:r>
              <w:rPr>
                <w:rFonts w:ascii="Times New Roman" w:hAnsi="Times New Roman"/>
                <w:b/>
              </w:rPr>
              <w:t xml:space="preserve">Answer </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099FF58E" w14:textId="77777777" w:rsidR="00851665" w:rsidRDefault="00851665">
            <w:pPr>
              <w:jc w:val="center"/>
              <w:rPr>
                <w:rFonts w:ascii="Times New Roman" w:hAnsi="Times New Roman"/>
                <w:b/>
              </w:rPr>
            </w:pPr>
            <w:r>
              <w:rPr>
                <w:rFonts w:ascii="Times New Roman" w:hAnsi="Times New Roman"/>
                <w:b/>
              </w:rPr>
              <w:t>Score</w:t>
            </w:r>
          </w:p>
        </w:tc>
      </w:tr>
      <w:tr w:rsidR="00851665" w14:paraId="544AD14A" w14:textId="77777777" w:rsidTr="00851665">
        <w:trPr>
          <w:jc w:val="center"/>
        </w:trPr>
        <w:tc>
          <w:tcPr>
            <w:tcW w:w="2125"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3E56AE" w14:textId="77777777" w:rsidR="00851665" w:rsidRDefault="00851665">
            <w:pPr>
              <w:ind w:left="281" w:hanging="281"/>
              <w:jc w:val="center"/>
              <w:rPr>
                <w:rFonts w:ascii="Times New Roman" w:hAnsi="Times New Roman"/>
              </w:rPr>
            </w:pPr>
            <w:r>
              <w:rPr>
                <w:rFonts w:ascii="Times New Roman" w:hAnsi="Times New Roman"/>
              </w:rPr>
              <w:t>Positive</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90389D" w14:textId="77777777" w:rsidR="00851665" w:rsidRDefault="00851665">
            <w:pPr>
              <w:jc w:val="center"/>
              <w:rPr>
                <w:rFonts w:ascii="Times New Roman" w:hAnsi="Times New Roman"/>
              </w:rPr>
            </w:pPr>
            <w:r>
              <w:rPr>
                <w:rFonts w:ascii="Times New Roman" w:hAnsi="Times New Roman"/>
              </w:rPr>
              <w:t>Yes</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D8ABFD" w14:textId="77777777" w:rsidR="00851665" w:rsidRDefault="00851665">
            <w:pPr>
              <w:jc w:val="center"/>
              <w:rPr>
                <w:rFonts w:ascii="Times New Roman" w:hAnsi="Times New Roman"/>
              </w:rPr>
            </w:pPr>
            <w:r>
              <w:rPr>
                <w:rFonts w:ascii="Times New Roman" w:hAnsi="Times New Roman"/>
              </w:rPr>
              <w:t>1</w:t>
            </w:r>
          </w:p>
        </w:tc>
      </w:tr>
      <w:tr w:rsidR="00851665" w14:paraId="424EA879" w14:textId="77777777" w:rsidTr="00851665">
        <w:trPr>
          <w:jc w:val="center"/>
        </w:trPr>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54BEF8E" w14:textId="77777777" w:rsidR="00851665" w:rsidRDefault="00851665">
            <w:pPr>
              <w:rPr>
                <w:rFonts w:ascii="Times New Roman" w:hAnsi="Times New Roman"/>
              </w:rPr>
            </w:pP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31F519" w14:textId="77777777" w:rsidR="00851665" w:rsidRDefault="00851665">
            <w:pPr>
              <w:jc w:val="center"/>
              <w:rPr>
                <w:rFonts w:ascii="Times New Roman" w:hAnsi="Times New Roman"/>
              </w:rPr>
            </w:pPr>
            <w:r>
              <w:rPr>
                <w:rFonts w:ascii="Times New Roman" w:hAnsi="Times New Roman"/>
              </w:rPr>
              <w:t xml:space="preserve">No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94AA1B" w14:textId="77777777" w:rsidR="00851665" w:rsidRDefault="00851665">
            <w:pPr>
              <w:jc w:val="center"/>
              <w:rPr>
                <w:rFonts w:ascii="Times New Roman" w:hAnsi="Times New Roman"/>
              </w:rPr>
            </w:pPr>
            <w:r>
              <w:rPr>
                <w:rFonts w:ascii="Times New Roman" w:hAnsi="Times New Roman"/>
              </w:rPr>
              <w:t>0</w:t>
            </w:r>
          </w:p>
        </w:tc>
      </w:tr>
      <w:tr w:rsidR="00851665" w14:paraId="08A83849" w14:textId="77777777" w:rsidTr="00851665">
        <w:trPr>
          <w:jc w:val="center"/>
        </w:trPr>
        <w:tc>
          <w:tcPr>
            <w:tcW w:w="2125"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EA1FB8D" w14:textId="77777777" w:rsidR="00851665" w:rsidRDefault="00851665">
            <w:pPr>
              <w:ind w:left="281" w:hanging="281"/>
              <w:jc w:val="center"/>
              <w:rPr>
                <w:rFonts w:ascii="Times New Roman" w:hAnsi="Times New Roman"/>
              </w:rPr>
            </w:pPr>
            <w:r>
              <w:rPr>
                <w:rFonts w:ascii="Times New Roman" w:hAnsi="Times New Roman"/>
              </w:rPr>
              <w:t>Negative</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3C4903" w14:textId="77777777" w:rsidR="00851665" w:rsidRDefault="00851665">
            <w:pPr>
              <w:jc w:val="center"/>
              <w:rPr>
                <w:rFonts w:ascii="Times New Roman" w:hAnsi="Times New Roman"/>
              </w:rPr>
            </w:pPr>
            <w:r>
              <w:rPr>
                <w:rFonts w:ascii="Times New Roman" w:hAnsi="Times New Roman"/>
              </w:rPr>
              <w:t>Yes</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C9A413" w14:textId="77777777" w:rsidR="00851665" w:rsidRDefault="00851665">
            <w:pPr>
              <w:jc w:val="center"/>
              <w:rPr>
                <w:rFonts w:ascii="Times New Roman" w:hAnsi="Times New Roman"/>
              </w:rPr>
            </w:pPr>
            <w:r>
              <w:rPr>
                <w:rFonts w:ascii="Times New Roman" w:hAnsi="Times New Roman"/>
              </w:rPr>
              <w:t>0</w:t>
            </w:r>
          </w:p>
        </w:tc>
      </w:tr>
      <w:tr w:rsidR="00851665" w14:paraId="6DAA2399" w14:textId="77777777" w:rsidTr="00851665">
        <w:trPr>
          <w:jc w:val="center"/>
        </w:trPr>
        <w:tc>
          <w:tcPr>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83F1A8" w14:textId="77777777" w:rsidR="00851665" w:rsidRDefault="00851665">
            <w:pPr>
              <w:rPr>
                <w:rFonts w:ascii="Times New Roman" w:hAnsi="Times New Roman"/>
              </w:rPr>
            </w:pP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DA8928" w14:textId="77777777" w:rsidR="00851665" w:rsidRDefault="00851665">
            <w:pPr>
              <w:jc w:val="center"/>
              <w:rPr>
                <w:rFonts w:ascii="Times New Roman" w:hAnsi="Times New Roman"/>
              </w:rPr>
            </w:pPr>
            <w:r>
              <w:rPr>
                <w:rFonts w:ascii="Times New Roman" w:hAnsi="Times New Roman"/>
              </w:rPr>
              <w:t xml:space="preserve">No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CC962E" w14:textId="77777777" w:rsidR="00851665" w:rsidRDefault="00851665">
            <w:pPr>
              <w:jc w:val="center"/>
              <w:rPr>
                <w:rFonts w:ascii="Times New Roman" w:hAnsi="Times New Roman"/>
              </w:rPr>
            </w:pPr>
            <w:r>
              <w:rPr>
                <w:rFonts w:ascii="Times New Roman" w:hAnsi="Times New Roman"/>
              </w:rPr>
              <w:t>1</w:t>
            </w:r>
          </w:p>
        </w:tc>
      </w:tr>
    </w:tbl>
    <w:p w14:paraId="332489F6" w14:textId="77777777" w:rsidR="00851665" w:rsidRDefault="00851665" w:rsidP="00851665">
      <w:pPr>
        <w:pStyle w:val="TextBody"/>
        <w:spacing w:before="120"/>
        <w:ind w:firstLine="0"/>
        <w:rPr>
          <w:color w:val="000000"/>
          <w:sz w:val="24"/>
          <w:szCs w:val="24"/>
          <w:shd w:val="clear" w:color="auto" w:fill="FFFFFF"/>
        </w:rPr>
      </w:pPr>
      <w:r>
        <w:rPr>
          <w:color w:val="000000"/>
          <w:sz w:val="24"/>
          <w:szCs w:val="24"/>
          <w:shd w:val="clear" w:color="auto" w:fill="FFFFFF"/>
          <w:lang w:val="id-ID"/>
        </w:rPr>
        <w:t xml:space="preserve">Then the data obtained was calculated using </w:t>
      </w:r>
      <w:r>
        <w:rPr>
          <w:color w:val="000000"/>
          <w:sz w:val="24"/>
          <w:szCs w:val="24"/>
          <w:shd w:val="clear" w:color="auto" w:fill="FFFFFF"/>
        </w:rPr>
        <w:t>the following formula to get the percentage of responses:</w:t>
      </w:r>
    </w:p>
    <w:p w14:paraId="1BCD7311" w14:textId="77777777" w:rsidR="00851665" w:rsidRDefault="00851665" w:rsidP="00851665">
      <w:pPr>
        <w:pStyle w:val="TextBody"/>
        <w:spacing w:before="120"/>
        <w:ind w:firstLine="567"/>
        <w:jc w:val="center"/>
        <w:rPr>
          <w:color w:val="000000"/>
          <w:sz w:val="24"/>
          <w:szCs w:val="24"/>
          <w:shd w:val="clear" w:color="auto" w:fill="FFFFFF"/>
        </w:rPr>
      </w:pPr>
      <w:r>
        <w:rPr>
          <w:color w:val="000000"/>
          <w:sz w:val="24"/>
          <w:szCs w:val="24"/>
          <w:shd w:val="clear" w:color="auto" w:fill="FFFFFF"/>
        </w:rPr>
        <w:t xml:space="preserve">Precentage (%) = </w:t>
      </w:r>
      <m:oMath>
        <m:f>
          <m:fPr>
            <m:ctrlPr>
              <w:rPr>
                <w:rFonts w:ascii="Cambria Math" w:hAnsi="Cambria Math"/>
                <w:i/>
                <w:color w:val="000000"/>
                <w:sz w:val="24"/>
                <w:szCs w:val="24"/>
                <w:shd w:val="clear" w:color="auto" w:fill="FFFFFF"/>
                <w:lang w:val="id-ID"/>
              </w:rPr>
            </m:ctrlPr>
          </m:fPr>
          <m:num>
            <m:r>
              <w:rPr>
                <w:rFonts w:ascii="Cambria Math" w:hAnsi="Cambria Math"/>
                <w:color w:val="000000"/>
                <w:sz w:val="24"/>
                <w:szCs w:val="24"/>
                <w:shd w:val="clear" w:color="auto" w:fill="FFFFFF"/>
                <w:lang w:val="id-ID"/>
              </w:rPr>
              <m:t>⅀obtained score</m:t>
            </m:r>
          </m:num>
          <m:den>
            <m:r>
              <w:rPr>
                <w:rFonts w:ascii="Cambria Math" w:hAnsi="Cambria Math"/>
                <w:color w:val="000000"/>
                <w:sz w:val="24"/>
                <w:szCs w:val="24"/>
                <w:shd w:val="clear" w:color="auto" w:fill="FFFFFF"/>
                <w:lang w:val="id-ID"/>
              </w:rPr>
              <m:t>maximal score</m:t>
            </m:r>
          </m:den>
        </m:f>
      </m:oMath>
      <w:r>
        <w:rPr>
          <w:color w:val="000000"/>
          <w:sz w:val="24"/>
          <w:szCs w:val="24"/>
          <w:shd w:val="clear" w:color="auto" w:fill="FFFFFF"/>
        </w:rPr>
        <w:t xml:space="preserve"> x 100%</w:t>
      </w:r>
    </w:p>
    <w:p w14:paraId="33C41EB4" w14:textId="77777777" w:rsidR="00851665" w:rsidRDefault="00851665" w:rsidP="00851665">
      <w:pPr>
        <w:pStyle w:val="TextBody"/>
        <w:spacing w:before="120"/>
        <w:ind w:firstLine="0"/>
        <w:rPr>
          <w:color w:val="000000"/>
          <w:sz w:val="24"/>
          <w:szCs w:val="24"/>
          <w:shd w:val="clear" w:color="auto" w:fill="FFFFFF"/>
        </w:rPr>
      </w:pPr>
      <w:r>
        <w:rPr>
          <w:color w:val="000000"/>
          <w:sz w:val="24"/>
          <w:szCs w:val="24"/>
          <w:shd w:val="clear" w:color="auto" w:fill="FFFFFF"/>
        </w:rPr>
        <w:t xml:space="preserve">The percentage of response data was interpreted using the table Table 4 so that the practically criteria of the module developed can be identified. </w:t>
      </w:r>
    </w:p>
    <w:p w14:paraId="05DABCD5" w14:textId="77777777"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4</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Interpretation of questionnaire responses percentage</w:t>
      </w:r>
    </w:p>
    <w:tbl>
      <w:tblPr>
        <w:tblStyle w:val="TableGridLight"/>
        <w:tblW w:w="0" w:type="auto"/>
        <w:jc w:val="center"/>
        <w:tblInd w:w="0" w:type="dxa"/>
        <w:tblBorders>
          <w:top w:val="single" w:sz="4" w:space="0" w:color="auto"/>
          <w:bottom w:val="single" w:sz="4" w:space="0" w:color="auto"/>
        </w:tblBorders>
        <w:tblLook w:val="04A0" w:firstRow="1" w:lastRow="0" w:firstColumn="1" w:lastColumn="0" w:noHBand="0" w:noVBand="1"/>
      </w:tblPr>
      <w:tblGrid>
        <w:gridCol w:w="2125"/>
        <w:gridCol w:w="2376"/>
      </w:tblGrid>
      <w:tr w:rsidR="00851665" w14:paraId="6218FB7C" w14:textId="77777777" w:rsidTr="00851665">
        <w:trPr>
          <w:tblHeader/>
          <w:jc w:val="center"/>
        </w:trPr>
        <w:tc>
          <w:tcPr>
            <w:tcW w:w="212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338AD7E6" w14:textId="77777777" w:rsidR="00851665" w:rsidRDefault="00851665">
            <w:pPr>
              <w:jc w:val="center"/>
              <w:rPr>
                <w:rFonts w:ascii="Times New Roman" w:hAnsi="Times New Roman"/>
                <w:b/>
              </w:rPr>
            </w:pPr>
            <w:r>
              <w:rPr>
                <w:rFonts w:ascii="Times New Roman" w:hAnsi="Times New Roman"/>
                <w:b/>
              </w:rPr>
              <w:t>Percentage (%)</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708965F2" w14:textId="77777777" w:rsidR="00851665" w:rsidRDefault="00851665">
            <w:pPr>
              <w:jc w:val="center"/>
              <w:rPr>
                <w:rFonts w:ascii="Times New Roman" w:hAnsi="Times New Roman"/>
                <w:b/>
              </w:rPr>
            </w:pPr>
            <w:r>
              <w:rPr>
                <w:rFonts w:ascii="Times New Roman" w:hAnsi="Times New Roman"/>
                <w:b/>
              </w:rPr>
              <w:t>Category</w:t>
            </w:r>
          </w:p>
        </w:tc>
      </w:tr>
      <w:tr w:rsidR="00851665" w14:paraId="483A1692"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4A693" w14:textId="77777777" w:rsidR="00851665" w:rsidRDefault="00851665">
            <w:pPr>
              <w:ind w:left="281" w:hanging="281"/>
              <w:jc w:val="center"/>
              <w:rPr>
                <w:rFonts w:ascii="Times New Roman" w:hAnsi="Times New Roman"/>
              </w:rPr>
            </w:pPr>
            <w:r>
              <w:rPr>
                <w:rFonts w:ascii="Times New Roman" w:hAnsi="Times New Roman"/>
              </w:rPr>
              <w:t xml:space="preserve">0%-2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275022" w14:textId="77777777" w:rsidR="00851665" w:rsidRDefault="00851665">
            <w:pPr>
              <w:jc w:val="center"/>
              <w:rPr>
                <w:rFonts w:ascii="Times New Roman" w:hAnsi="Times New Roman"/>
              </w:rPr>
            </w:pPr>
            <w:r>
              <w:rPr>
                <w:rFonts w:ascii="Times New Roman" w:hAnsi="Times New Roman"/>
              </w:rPr>
              <w:t xml:space="preserve">Not practical </w:t>
            </w:r>
          </w:p>
        </w:tc>
      </w:tr>
      <w:tr w:rsidR="00851665" w14:paraId="2C7DC5C9"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80C04B" w14:textId="77777777" w:rsidR="00851665" w:rsidRDefault="00851665">
            <w:pPr>
              <w:ind w:left="281" w:hanging="281"/>
              <w:jc w:val="center"/>
              <w:rPr>
                <w:rFonts w:ascii="Times New Roman" w:hAnsi="Times New Roman"/>
              </w:rPr>
            </w:pPr>
            <w:r>
              <w:rPr>
                <w:rFonts w:ascii="Times New Roman" w:hAnsi="Times New Roman"/>
              </w:rPr>
              <w:t xml:space="preserve">21%-4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5DF49C" w14:textId="77777777" w:rsidR="00851665" w:rsidRDefault="00851665">
            <w:pPr>
              <w:jc w:val="center"/>
              <w:rPr>
                <w:rFonts w:ascii="Times New Roman" w:hAnsi="Times New Roman"/>
              </w:rPr>
            </w:pPr>
            <w:r>
              <w:rPr>
                <w:rFonts w:ascii="Times New Roman" w:hAnsi="Times New Roman"/>
              </w:rPr>
              <w:t xml:space="preserve">Less practical </w:t>
            </w:r>
          </w:p>
        </w:tc>
      </w:tr>
      <w:tr w:rsidR="00851665" w14:paraId="54128952"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1983F0" w14:textId="77777777" w:rsidR="00851665" w:rsidRDefault="00851665">
            <w:pPr>
              <w:ind w:left="281" w:hanging="281"/>
              <w:jc w:val="center"/>
              <w:rPr>
                <w:rFonts w:ascii="Times New Roman" w:hAnsi="Times New Roman"/>
              </w:rPr>
            </w:pPr>
            <w:r>
              <w:rPr>
                <w:rFonts w:ascii="Times New Roman" w:hAnsi="Times New Roman"/>
              </w:rPr>
              <w:t xml:space="preserve">41%-6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E778D0" w14:textId="77777777" w:rsidR="00851665" w:rsidRDefault="00851665">
            <w:pPr>
              <w:jc w:val="center"/>
              <w:rPr>
                <w:rFonts w:ascii="Times New Roman" w:hAnsi="Times New Roman"/>
              </w:rPr>
            </w:pPr>
            <w:r>
              <w:rPr>
                <w:rFonts w:ascii="Times New Roman" w:hAnsi="Times New Roman"/>
              </w:rPr>
              <w:t xml:space="preserve">Enough practical </w:t>
            </w:r>
          </w:p>
        </w:tc>
      </w:tr>
      <w:tr w:rsidR="00851665" w14:paraId="2183D046"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2AECBF" w14:textId="77777777" w:rsidR="00851665" w:rsidRDefault="00851665">
            <w:pPr>
              <w:ind w:left="281" w:hanging="281"/>
              <w:jc w:val="center"/>
              <w:rPr>
                <w:rFonts w:ascii="Times New Roman" w:hAnsi="Times New Roman"/>
              </w:rPr>
            </w:pPr>
            <w:r>
              <w:rPr>
                <w:rFonts w:ascii="Times New Roman" w:hAnsi="Times New Roman"/>
              </w:rPr>
              <w:lastRenderedPageBreak/>
              <w:t xml:space="preserve">61%-8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C9530D" w14:textId="77777777" w:rsidR="00851665" w:rsidRDefault="00851665">
            <w:pPr>
              <w:jc w:val="center"/>
              <w:rPr>
                <w:rFonts w:ascii="Times New Roman" w:hAnsi="Times New Roman"/>
              </w:rPr>
            </w:pPr>
            <w:r>
              <w:rPr>
                <w:rFonts w:ascii="Times New Roman" w:hAnsi="Times New Roman"/>
              </w:rPr>
              <w:t xml:space="preserve">Practical </w:t>
            </w:r>
          </w:p>
        </w:tc>
      </w:tr>
      <w:tr w:rsidR="00851665" w14:paraId="0251EDEA"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D9C9E5" w14:textId="77777777" w:rsidR="00851665" w:rsidRDefault="00851665">
            <w:pPr>
              <w:ind w:left="281" w:hanging="281"/>
              <w:jc w:val="center"/>
              <w:rPr>
                <w:rFonts w:ascii="Times New Roman" w:hAnsi="Times New Roman"/>
              </w:rPr>
            </w:pPr>
            <w:r>
              <w:rPr>
                <w:rFonts w:ascii="Times New Roman" w:hAnsi="Times New Roman"/>
              </w:rPr>
              <w:t xml:space="preserve">81%-100% </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23466F" w14:textId="77777777" w:rsidR="00851665" w:rsidRDefault="00851665">
            <w:pPr>
              <w:jc w:val="center"/>
              <w:rPr>
                <w:rFonts w:ascii="Times New Roman" w:hAnsi="Times New Roman"/>
              </w:rPr>
            </w:pPr>
            <w:r>
              <w:rPr>
                <w:rFonts w:ascii="Times New Roman" w:hAnsi="Times New Roman"/>
              </w:rPr>
              <w:t xml:space="preserve">Very practical </w:t>
            </w:r>
          </w:p>
        </w:tc>
      </w:tr>
    </w:tbl>
    <w:p w14:paraId="1C20D877" w14:textId="77777777" w:rsidR="00851665" w:rsidRDefault="00851665" w:rsidP="00851665">
      <w:pPr>
        <w:pStyle w:val="TextBody"/>
        <w:ind w:firstLine="0"/>
        <w:jc w:val="center"/>
        <w:rPr>
          <w:color w:val="000000"/>
          <w:sz w:val="24"/>
          <w:szCs w:val="24"/>
          <w:shd w:val="clear" w:color="auto" w:fill="FFFFFF"/>
        </w:rPr>
      </w:pP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51d84b6a-d219-4d92-8ba0-f5f1e1bb09ed"]}],"mendeley":{"formattedCitation":"(Riduwan, 2015)","plainTextFormattedCitation":"(Riduwan, 2015)","previouslyFormattedCitation":"(Riduwan, 2015)"},"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Riduwan, 2015)</w:t>
      </w:r>
      <w:r>
        <w:rPr>
          <w:color w:val="000000"/>
          <w:sz w:val="24"/>
          <w:szCs w:val="24"/>
          <w:shd w:val="clear" w:color="auto" w:fill="FFFFFF"/>
        </w:rPr>
        <w:fldChar w:fldCharType="end"/>
      </w:r>
      <w:r>
        <w:rPr>
          <w:color w:val="000000"/>
          <w:sz w:val="24"/>
          <w:szCs w:val="24"/>
          <w:shd w:val="clear" w:color="auto" w:fill="FFFFFF"/>
        </w:rPr>
        <w:t>.</w:t>
      </w:r>
    </w:p>
    <w:p w14:paraId="331D1863" w14:textId="77777777" w:rsidR="00851665" w:rsidRDefault="00851665" w:rsidP="00851665">
      <w:pPr>
        <w:pStyle w:val="TextBody"/>
        <w:spacing w:before="120"/>
        <w:ind w:firstLine="0"/>
        <w:rPr>
          <w:color w:val="000000"/>
          <w:sz w:val="24"/>
          <w:szCs w:val="24"/>
          <w:shd w:val="clear" w:color="auto" w:fill="FFFFFF"/>
          <w:lang w:val="id-ID"/>
        </w:rPr>
      </w:pPr>
      <w:r>
        <w:rPr>
          <w:color w:val="000000"/>
          <w:sz w:val="24"/>
          <w:szCs w:val="24"/>
          <w:shd w:val="clear" w:color="auto" w:fill="FFFFFF"/>
        </w:rPr>
        <w:t>The module was stated to be practical if the respone percentage reached a precentage of ≥61% with the practical category or the very practical category.</w:t>
      </w:r>
    </w:p>
    <w:p w14:paraId="7E3D5F8F" w14:textId="77777777" w:rsidR="00851665" w:rsidRDefault="00851665" w:rsidP="00851665">
      <w:pPr>
        <w:pStyle w:val="TextBody"/>
        <w:spacing w:before="120"/>
        <w:ind w:firstLine="567"/>
        <w:rPr>
          <w:color w:val="000000"/>
          <w:sz w:val="24"/>
          <w:szCs w:val="24"/>
          <w:shd w:val="clear" w:color="auto" w:fill="FFFFFF"/>
        </w:rPr>
      </w:pPr>
      <w:r>
        <w:rPr>
          <w:color w:val="000000"/>
          <w:sz w:val="24"/>
          <w:szCs w:val="24"/>
          <w:shd w:val="clear" w:color="auto" w:fill="FFFFFF"/>
        </w:rPr>
        <w:t>The critical thinking skills test sheet consists of 2, namely the pretest and posttest. This test sheet was used to determine the developed module's effectiveness based on the improvement of students' critical thinking skills. This improvement determined by using the n-gain score, which is calculated using the formula:</w:t>
      </w:r>
    </w:p>
    <w:p w14:paraId="1387E9BD" w14:textId="77777777" w:rsidR="00851665" w:rsidRDefault="00851665" w:rsidP="00851665">
      <w:pPr>
        <w:pStyle w:val="TextBody"/>
        <w:spacing w:before="120"/>
        <w:ind w:firstLine="567"/>
        <w:jc w:val="center"/>
        <w:rPr>
          <w:color w:val="000000"/>
          <w:sz w:val="24"/>
          <w:szCs w:val="24"/>
          <w:shd w:val="clear" w:color="auto" w:fill="FFFFFF"/>
        </w:rPr>
      </w:pPr>
      <w:r>
        <w:rPr>
          <w:color w:val="000000"/>
          <w:sz w:val="24"/>
          <w:szCs w:val="24"/>
          <w:shd w:val="clear" w:color="auto" w:fill="FFFFFF"/>
        </w:rPr>
        <w:t xml:space="preserve">n-gain = </w:t>
      </w:r>
      <m:oMath>
        <m:f>
          <m:fPr>
            <m:ctrlPr>
              <w:rPr>
                <w:rFonts w:ascii="Cambria Math" w:hAnsi="Cambria Math"/>
                <w:i/>
                <w:color w:val="000000"/>
                <w:sz w:val="24"/>
                <w:szCs w:val="24"/>
                <w:shd w:val="clear" w:color="auto" w:fill="FFFFFF"/>
              </w:rPr>
            </m:ctrlPr>
          </m:fPr>
          <m:num>
            <m:r>
              <w:rPr>
                <w:rFonts w:ascii="Cambria Math" w:hAnsi="Cambria Math"/>
                <w:color w:val="000000"/>
                <w:sz w:val="24"/>
                <w:szCs w:val="24"/>
                <w:shd w:val="clear" w:color="auto" w:fill="FFFFFF"/>
              </w:rPr>
              <m:t>posttest score - pretest score</m:t>
            </m:r>
          </m:num>
          <m:den>
            <m:r>
              <w:rPr>
                <w:rFonts w:ascii="Cambria Math" w:hAnsi="Cambria Math"/>
                <w:color w:val="000000"/>
                <w:sz w:val="24"/>
                <w:szCs w:val="24"/>
                <w:shd w:val="clear" w:color="auto" w:fill="FFFFFF"/>
              </w:rPr>
              <m:t xml:space="preserve"> maximum score-pretest score</m:t>
            </m:r>
          </m:den>
        </m:f>
      </m:oMath>
    </w:p>
    <w:p w14:paraId="601EA3A4" w14:textId="77777777" w:rsidR="00851665" w:rsidRDefault="00851665" w:rsidP="00851665">
      <w:pPr>
        <w:pStyle w:val="TextBody"/>
        <w:spacing w:before="120"/>
        <w:ind w:firstLine="0"/>
        <w:rPr>
          <w:color w:val="000000"/>
          <w:sz w:val="24"/>
          <w:szCs w:val="24"/>
          <w:shd w:val="clear" w:color="auto" w:fill="FFFFFF"/>
        </w:rPr>
      </w:pPr>
      <w:r>
        <w:rPr>
          <w:color w:val="000000"/>
          <w:sz w:val="24"/>
          <w:szCs w:val="24"/>
          <w:shd w:val="clear" w:color="auto" w:fill="FFFFFF"/>
        </w:rPr>
        <w:t>The n-gain score obtained is interpreted using Table 5 below:</w:t>
      </w:r>
    </w:p>
    <w:p w14:paraId="1278BC53" w14:textId="77777777"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5</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Interpretation of the n-gain score</w:t>
      </w:r>
    </w:p>
    <w:tbl>
      <w:tblPr>
        <w:tblStyle w:val="TableGridLight"/>
        <w:tblW w:w="0" w:type="auto"/>
        <w:jc w:val="center"/>
        <w:tblInd w:w="0" w:type="dxa"/>
        <w:tblBorders>
          <w:top w:val="single" w:sz="4" w:space="0" w:color="auto"/>
          <w:bottom w:val="single" w:sz="4" w:space="0" w:color="auto"/>
        </w:tblBorders>
        <w:tblLook w:val="04A0" w:firstRow="1" w:lastRow="0" w:firstColumn="1" w:lastColumn="0" w:noHBand="0" w:noVBand="1"/>
      </w:tblPr>
      <w:tblGrid>
        <w:gridCol w:w="2125"/>
        <w:gridCol w:w="2376"/>
      </w:tblGrid>
      <w:tr w:rsidR="00851665" w14:paraId="1744FA60" w14:textId="77777777" w:rsidTr="00851665">
        <w:trPr>
          <w:jc w:val="center"/>
        </w:trPr>
        <w:tc>
          <w:tcPr>
            <w:tcW w:w="2125"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3CDD654A" w14:textId="77777777" w:rsidR="00851665" w:rsidRDefault="00851665">
            <w:pPr>
              <w:jc w:val="center"/>
              <w:rPr>
                <w:rFonts w:ascii="Times New Roman" w:hAnsi="Times New Roman"/>
                <w:b/>
              </w:rPr>
            </w:pPr>
            <w:r>
              <w:rPr>
                <w:rFonts w:ascii="Times New Roman" w:hAnsi="Times New Roman"/>
                <w:b/>
              </w:rPr>
              <w:t>n-gain score</w:t>
            </w:r>
          </w:p>
        </w:tc>
        <w:tc>
          <w:tcPr>
            <w:tcW w:w="237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14839703" w14:textId="77777777" w:rsidR="00851665" w:rsidRDefault="00851665">
            <w:pPr>
              <w:jc w:val="center"/>
              <w:rPr>
                <w:rFonts w:ascii="Times New Roman" w:hAnsi="Times New Roman"/>
                <w:b/>
              </w:rPr>
            </w:pPr>
            <w:r>
              <w:rPr>
                <w:rFonts w:ascii="Times New Roman" w:hAnsi="Times New Roman"/>
                <w:b/>
              </w:rPr>
              <w:t xml:space="preserve">Category </w:t>
            </w:r>
          </w:p>
        </w:tc>
      </w:tr>
      <w:tr w:rsidR="00851665" w14:paraId="0DA477F8"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45F5C3" w14:textId="77777777" w:rsidR="00851665" w:rsidRDefault="00851665">
            <w:pPr>
              <w:jc w:val="center"/>
              <w:rPr>
                <w:rFonts w:ascii="Times New Roman" w:hAnsi="Times New Roman"/>
              </w:rPr>
            </w:pPr>
            <w:r>
              <w:rPr>
                <w:rFonts w:ascii="Times New Roman" w:hAnsi="Times New Roman"/>
              </w:rPr>
              <w:t>g &lt; 0,3</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F21F38" w14:textId="77777777" w:rsidR="00851665" w:rsidRDefault="00851665">
            <w:pPr>
              <w:jc w:val="center"/>
              <w:rPr>
                <w:rFonts w:ascii="Times New Roman" w:hAnsi="Times New Roman"/>
              </w:rPr>
            </w:pPr>
            <w:r>
              <w:rPr>
                <w:rFonts w:ascii="Times New Roman" w:hAnsi="Times New Roman"/>
              </w:rPr>
              <w:t xml:space="preserve">Low  </w:t>
            </w:r>
          </w:p>
        </w:tc>
      </w:tr>
      <w:tr w:rsidR="00851665" w14:paraId="3762F0BB"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9B29A6" w14:textId="77777777" w:rsidR="00851665" w:rsidRDefault="00851665">
            <w:pPr>
              <w:ind w:left="281" w:hanging="281"/>
              <w:jc w:val="center"/>
              <w:rPr>
                <w:rFonts w:ascii="Times New Roman" w:hAnsi="Times New Roman"/>
              </w:rPr>
            </w:pPr>
            <w:r>
              <w:rPr>
                <w:rFonts w:ascii="Times New Roman" w:hAnsi="Times New Roman"/>
                <w:color w:val="000000"/>
                <w:shd w:val="clear" w:color="auto" w:fill="FFFFFF"/>
              </w:rPr>
              <w:t>0,3≤g≤0,7</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99CD39" w14:textId="77777777" w:rsidR="00851665" w:rsidRDefault="00851665">
            <w:pPr>
              <w:jc w:val="center"/>
              <w:rPr>
                <w:rFonts w:ascii="Times New Roman" w:hAnsi="Times New Roman"/>
              </w:rPr>
            </w:pPr>
            <w:r>
              <w:rPr>
                <w:rFonts w:ascii="Times New Roman" w:hAnsi="Times New Roman"/>
              </w:rPr>
              <w:t xml:space="preserve">Medium </w:t>
            </w:r>
          </w:p>
        </w:tc>
      </w:tr>
      <w:tr w:rsidR="00851665" w14:paraId="1EE5233F" w14:textId="77777777" w:rsidTr="00851665">
        <w:trPr>
          <w:jc w:val="center"/>
        </w:trPr>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B9F46C" w14:textId="77777777" w:rsidR="00851665" w:rsidRDefault="00851665">
            <w:pPr>
              <w:ind w:left="281" w:hanging="281"/>
              <w:jc w:val="center"/>
              <w:rPr>
                <w:rFonts w:ascii="Times New Roman" w:hAnsi="Times New Roman"/>
              </w:rPr>
            </w:pPr>
            <w:r>
              <w:rPr>
                <w:rFonts w:ascii="Times New Roman" w:hAnsi="Times New Roman"/>
              </w:rPr>
              <w:t>g&gt;0,7</w:t>
            </w:r>
          </w:p>
        </w:tc>
        <w:tc>
          <w:tcPr>
            <w:tcW w:w="23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E2BFCF" w14:textId="77777777" w:rsidR="00851665" w:rsidRDefault="00851665">
            <w:pPr>
              <w:jc w:val="center"/>
              <w:rPr>
                <w:rFonts w:ascii="Times New Roman" w:hAnsi="Times New Roman"/>
              </w:rPr>
            </w:pPr>
            <w:r>
              <w:rPr>
                <w:rFonts w:ascii="Times New Roman" w:hAnsi="Times New Roman"/>
              </w:rPr>
              <w:t xml:space="preserve">High </w:t>
            </w:r>
          </w:p>
        </w:tc>
      </w:tr>
    </w:tbl>
    <w:p w14:paraId="5785E075" w14:textId="77777777" w:rsidR="00851665" w:rsidRDefault="00851665" w:rsidP="00851665">
      <w:pPr>
        <w:pStyle w:val="TextBody"/>
        <w:ind w:firstLine="567"/>
        <w:jc w:val="center"/>
        <w:rPr>
          <w:color w:val="000000"/>
          <w:sz w:val="24"/>
          <w:szCs w:val="24"/>
          <w:shd w:val="clear" w:color="auto" w:fill="FFFFFF"/>
        </w:rPr>
      </w:pP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author":[{"dropping-particle":"","family":"Hake","given":"R.R.","non-dropping-particle":"","parse-names":false,"suffix":""}],"id":"ITEM-1","issued":{"date-parts":[["1999"]]},"publisher":"Dept of Physics, Indiana University","publisher-place":"Woodland Hills","title":"Analyzing Change/gain Scores","type":"book"},"uris":["http://www.mendeley.com/documents/?uuid=c1f86dca-487f-4858-8d34-a15f9d8bb839"]}],"mendeley":{"formattedCitation":"(Hake, 1999)","plainTextFormattedCitation":"(Hake, 1999)","previouslyFormattedCitation":"(Hake, 1999)"},"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Hake, 1999)</w:t>
      </w:r>
      <w:r>
        <w:rPr>
          <w:color w:val="000000"/>
          <w:sz w:val="24"/>
          <w:szCs w:val="24"/>
          <w:shd w:val="clear" w:color="auto" w:fill="FFFFFF"/>
        </w:rPr>
        <w:fldChar w:fldCharType="end"/>
      </w:r>
      <w:r>
        <w:rPr>
          <w:color w:val="000000"/>
          <w:sz w:val="24"/>
          <w:szCs w:val="24"/>
          <w:shd w:val="clear" w:color="auto" w:fill="FFFFFF"/>
        </w:rPr>
        <w:t>.</w:t>
      </w:r>
    </w:p>
    <w:p w14:paraId="4600C7AA" w14:textId="77777777" w:rsidR="00851665" w:rsidRDefault="00851665" w:rsidP="00851665">
      <w:pPr>
        <w:pStyle w:val="TextBody"/>
        <w:spacing w:before="120"/>
        <w:ind w:firstLine="0"/>
        <w:rPr>
          <w:color w:val="000000" w:themeColor="text1"/>
          <w:sz w:val="24"/>
          <w:szCs w:val="24"/>
          <w:shd w:val="clear" w:color="auto" w:fill="FFFFFF"/>
        </w:rPr>
      </w:pPr>
      <w:r>
        <w:rPr>
          <w:color w:val="000000"/>
          <w:sz w:val="24"/>
          <w:szCs w:val="24"/>
          <w:shd w:val="clear" w:color="auto" w:fill="FFFFFF"/>
        </w:rPr>
        <w:t xml:space="preserve">The module was stated to be effective if each student reached </w:t>
      </w:r>
      <w:r>
        <w:rPr>
          <w:color w:val="000000" w:themeColor="text1"/>
          <w:sz w:val="24"/>
          <w:szCs w:val="24"/>
          <w:shd w:val="clear" w:color="auto" w:fill="FFFFFF"/>
        </w:rPr>
        <w:t xml:space="preserve">an n-gain score of ≥ 0.3 with the medium or high category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uthor":[{"dropping-particle":"","family":"Hake","given":"R.R.","non-dropping-particle":"","parse-names":false,"suffix":""}],"id":"ITEM-1","issued":{"date-parts":[["1999"]]},"publisher":"Dept of Physics, Indiana University","publisher-place":"Woodland Hills","title":"Analyzing Change/gain Scores","type":"book"},"uris":["http://www.mendeley.com/documents/?uuid=c1f86dca-487f-4858-8d34-a15f9d8bb839"]}],"mendeley":{"formattedCitation":"(Hake, 1999)","plainTextFormattedCitation":"(Hake, 1999)","previouslyFormattedCitation":"(Hake, 1999)"},"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Hake, 1999)</w:t>
      </w:r>
      <w:r>
        <w:rPr>
          <w:color w:val="000000" w:themeColor="text1"/>
          <w:sz w:val="24"/>
          <w:szCs w:val="24"/>
          <w:shd w:val="clear" w:color="auto" w:fill="FFFFFF"/>
        </w:rPr>
        <w:fldChar w:fldCharType="end"/>
      </w:r>
      <w:r>
        <w:rPr>
          <w:color w:val="000000" w:themeColor="text1"/>
          <w:sz w:val="24"/>
          <w:szCs w:val="24"/>
          <w:shd w:val="clear" w:color="auto" w:fill="FFFFFF"/>
        </w:rPr>
        <w:t xml:space="preserve">. </w:t>
      </w:r>
    </w:p>
    <w:p w14:paraId="26F89276" w14:textId="77777777" w:rsidR="00851665" w:rsidRDefault="00851665" w:rsidP="00851665">
      <w:pPr>
        <w:pStyle w:val="TextBody"/>
        <w:spacing w:before="120"/>
        <w:ind w:firstLine="567"/>
        <w:rPr>
          <w:sz w:val="24"/>
          <w:szCs w:val="24"/>
        </w:rPr>
      </w:pPr>
      <w:r>
        <w:rPr>
          <w:color w:val="000000" w:themeColor="text1"/>
          <w:sz w:val="24"/>
          <w:szCs w:val="24"/>
          <w:shd w:val="clear" w:color="auto" w:fill="FFFFFF"/>
        </w:rPr>
        <w:t>The critical thinking skills test result data were statistically analyzed using SPSS. Data normalized to determine whether the data were normally distributed or not using the Shapiro-Wilk test. The decision making basis based on the Sig value in SPSS is</w:t>
      </w:r>
      <w:r>
        <w:rPr>
          <w:sz w:val="24"/>
          <w:szCs w:val="24"/>
        </w:rPr>
        <w:t>:</w:t>
      </w:r>
    </w:p>
    <w:p w14:paraId="29177A35" w14:textId="77777777" w:rsidR="00851665" w:rsidRDefault="00851665" w:rsidP="00851665">
      <w:pPr>
        <w:pStyle w:val="TextBody"/>
        <w:ind w:firstLine="567"/>
        <w:rPr>
          <w:sz w:val="24"/>
          <w:szCs w:val="24"/>
        </w:rPr>
      </w:pPr>
      <w:r>
        <w:rPr>
          <w:sz w:val="24"/>
          <w:szCs w:val="24"/>
        </w:rPr>
        <w:t>If Sig &lt;0.05, the data is not normally distributed</w:t>
      </w:r>
    </w:p>
    <w:p w14:paraId="04B805B8" w14:textId="77777777" w:rsidR="00851665" w:rsidRDefault="00851665" w:rsidP="00851665">
      <w:pPr>
        <w:pStyle w:val="TextBody"/>
        <w:ind w:firstLine="567"/>
        <w:rPr>
          <w:sz w:val="24"/>
          <w:szCs w:val="24"/>
        </w:rPr>
      </w:pPr>
      <w:r>
        <w:rPr>
          <w:sz w:val="24"/>
          <w:szCs w:val="24"/>
        </w:rPr>
        <w:t xml:space="preserve">If Sig&gt; 0.05, the data is normally distributed </w:t>
      </w:r>
      <w:r>
        <w:rPr>
          <w:sz w:val="24"/>
          <w:szCs w:val="24"/>
        </w:rPr>
        <w:fldChar w:fldCharType="begin" w:fldLock="1"/>
      </w:r>
      <w:r>
        <w:rPr>
          <w:sz w:val="24"/>
          <w:szCs w:val="24"/>
        </w:rPr>
        <w:instrText>ADDIN CSL_CITATION {"citationItems":[{"id":"ITEM-1","itemData":{"author":[{"dropping-particle":"","family":"Ghozali","given":"I.","non-dropping-particle":"","parse-names":false,"suffix":""}],"edition":"8","id":"ITEM-1","issued":{"date-parts":[["2016"]]},"publisher":"BPFE Universitas Diponegoro.","publisher-place":"Semarang","title":"Aplikasi Analisis Multivariate dengan Program IBM SPSS 23","type":"book"},"uris":["http://www.mendeley.com/documents/?uuid=1b2c669d-a3d0-47e2-a052-9979d222847c"]}],"mendeley":{"formattedCitation":"(Ghozali, 2016)","plainTextFormattedCitation":"(Ghozali, 2016)","previouslyFormattedCitation":"(Ghozali, 2016)"},"properties":{"noteIndex":0},"schema":"https://github.com/citation-style-language/schema/raw/master/csl-citation.json"}</w:instrText>
      </w:r>
      <w:r>
        <w:rPr>
          <w:sz w:val="24"/>
          <w:szCs w:val="24"/>
        </w:rPr>
        <w:fldChar w:fldCharType="separate"/>
      </w:r>
      <w:r>
        <w:rPr>
          <w:noProof/>
          <w:sz w:val="24"/>
          <w:szCs w:val="24"/>
        </w:rPr>
        <w:t>(Ghozali, 2016)</w:t>
      </w:r>
      <w:r>
        <w:rPr>
          <w:sz w:val="24"/>
          <w:szCs w:val="24"/>
        </w:rPr>
        <w:fldChar w:fldCharType="end"/>
      </w:r>
    </w:p>
    <w:p w14:paraId="22C01BBE" w14:textId="77777777" w:rsidR="00851665" w:rsidRDefault="00851665" w:rsidP="00851665">
      <w:pPr>
        <w:pStyle w:val="TextBody"/>
        <w:spacing w:before="120"/>
        <w:ind w:firstLine="567"/>
        <w:rPr>
          <w:sz w:val="24"/>
          <w:szCs w:val="24"/>
        </w:rPr>
      </w:pPr>
      <w:r>
        <w:rPr>
          <w:color w:val="000000" w:themeColor="text1"/>
          <w:sz w:val="24"/>
          <w:szCs w:val="24"/>
          <w:shd w:val="clear" w:color="auto" w:fill="FFFFFF"/>
        </w:rPr>
        <w:t xml:space="preserve"> Then proceed with hypothesis testing, namely the Wilcoxon Test (Wilcoxon Sign Rank Test), to determine the influence of giving modules with SETS approach to improving students' critical thinking skills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uthor":[{"dropping-particle":"","family":"Hartono","given":"","non-dropping-particle":"","parse-names":false,"suffix":""}],"id":"ITEM-1","issued":{"date-parts":[["2008"]]},"publisher":"Pustaka Pelajar","publisher-place":"Yogyakarta","title":"Statistika untuk Penelitian","type":"book"},"uris":["http://www.mendeley.com/documents/?uuid=d714a5ca-9bec-455c-b4ea-49e5331ae176"]}],"mendeley":{"formattedCitation":"(Hartono, 2008)","plainTextFormattedCitation":"(Hartono, 2008)","previouslyFormattedCitation":"(Hartono, 2008)"},"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Hartono, 2008)</w:t>
      </w:r>
      <w:r>
        <w:rPr>
          <w:color w:val="000000" w:themeColor="text1"/>
          <w:sz w:val="24"/>
          <w:szCs w:val="24"/>
          <w:shd w:val="clear" w:color="auto" w:fill="FFFFFF"/>
        </w:rPr>
        <w:fldChar w:fldCharType="end"/>
      </w:r>
      <w:r>
        <w:rPr>
          <w:color w:val="000000" w:themeColor="text1"/>
          <w:sz w:val="24"/>
          <w:szCs w:val="24"/>
          <w:shd w:val="clear" w:color="auto" w:fill="FFFFFF"/>
        </w:rPr>
        <w:t>. The criteria used to reject or accept a hypothesis based on the Asymp Sig value in SPSS are</w:t>
      </w:r>
      <w:r>
        <w:rPr>
          <w:sz w:val="24"/>
          <w:szCs w:val="24"/>
        </w:rPr>
        <w:t>:</w:t>
      </w:r>
    </w:p>
    <w:p w14:paraId="3EF50ED5" w14:textId="77777777" w:rsidR="00851665" w:rsidRDefault="00851665" w:rsidP="00851665">
      <w:pPr>
        <w:pStyle w:val="TextBody"/>
        <w:ind w:firstLine="567"/>
        <w:rPr>
          <w:sz w:val="24"/>
          <w:szCs w:val="24"/>
        </w:rPr>
      </w:pPr>
      <w:r>
        <w:rPr>
          <w:sz w:val="24"/>
          <w:szCs w:val="24"/>
        </w:rPr>
        <w:t xml:space="preserve">If Asymp. Sig &lt;α then Ha is accepted    </w:t>
      </w:r>
    </w:p>
    <w:p w14:paraId="5A46CDCE" w14:textId="77777777" w:rsidR="00851665" w:rsidRDefault="00851665" w:rsidP="00851665">
      <w:pPr>
        <w:pStyle w:val="TextBody"/>
        <w:ind w:firstLine="567"/>
        <w:rPr>
          <w:sz w:val="24"/>
          <w:szCs w:val="24"/>
        </w:rPr>
      </w:pPr>
      <w:r>
        <w:rPr>
          <w:sz w:val="24"/>
          <w:szCs w:val="24"/>
        </w:rPr>
        <w:t xml:space="preserve">If Asymp. Sig&gt; α then Ha is rejected </w:t>
      </w:r>
      <w:r>
        <w:rPr>
          <w:sz w:val="24"/>
          <w:szCs w:val="24"/>
        </w:rPr>
        <w:fldChar w:fldCharType="begin" w:fldLock="1"/>
      </w:r>
      <w:r>
        <w:rPr>
          <w:sz w:val="24"/>
          <w:szCs w:val="24"/>
        </w:rPr>
        <w:instrText>ADDIN CSL_CITATION {"citationItems":[{"id":"ITEM-1","itemData":{"author":[{"dropping-particle":"","family":"Ghozali","given":"I.","non-dropping-particle":"","parse-names":false,"suffix":""}],"edition":"8","id":"ITEM-1","issued":{"date-parts":[["2016"]]},"publisher":"BPFE Universitas Diponegoro.","publisher-place":"Semarang","title":"Aplikasi Analisis Multivariate dengan Program IBM SPSS 23","type":"book"},"uris":["http://www.mendeley.com/documents/?uuid=1b2c669d-a3d0-47e2-a052-9979d222847c"]}],"mendeley":{"formattedCitation":"(Ghozali, 2016)","plainTextFormattedCitation":"(Ghozali, 2016)","previouslyFormattedCitation":"(Ghozali, 2016)"},"properties":{"noteIndex":0},"schema":"https://github.com/citation-style-language/schema/raw/master/csl-citation.json"}</w:instrText>
      </w:r>
      <w:r>
        <w:rPr>
          <w:sz w:val="24"/>
          <w:szCs w:val="24"/>
        </w:rPr>
        <w:fldChar w:fldCharType="separate"/>
      </w:r>
      <w:r>
        <w:rPr>
          <w:noProof/>
          <w:sz w:val="24"/>
          <w:szCs w:val="24"/>
        </w:rPr>
        <w:t>(Ghozali, 2016)</w:t>
      </w:r>
      <w:r>
        <w:rPr>
          <w:sz w:val="24"/>
          <w:szCs w:val="24"/>
        </w:rPr>
        <w:fldChar w:fldCharType="end"/>
      </w:r>
    </w:p>
    <w:p w14:paraId="69523C2A" w14:textId="77777777" w:rsidR="00851665" w:rsidRDefault="00851665" w:rsidP="00851665">
      <w:pPr>
        <w:pStyle w:val="TextBody"/>
        <w:ind w:firstLine="0"/>
        <w:rPr>
          <w:sz w:val="24"/>
          <w:szCs w:val="24"/>
        </w:rPr>
      </w:pPr>
      <w:r>
        <w:rPr>
          <w:sz w:val="24"/>
          <w:szCs w:val="24"/>
        </w:rPr>
        <w:t>Description:</w:t>
      </w:r>
    </w:p>
    <w:p w14:paraId="12DAF96B" w14:textId="77777777" w:rsidR="00851665" w:rsidRDefault="00851665" w:rsidP="00851665">
      <w:pPr>
        <w:pStyle w:val="TextBody"/>
        <w:ind w:left="426" w:hanging="426"/>
        <w:rPr>
          <w:sz w:val="24"/>
          <w:szCs w:val="24"/>
        </w:rPr>
      </w:pPr>
      <w:r>
        <w:rPr>
          <w:sz w:val="24"/>
          <w:szCs w:val="24"/>
        </w:rPr>
        <w:t>H</w:t>
      </w:r>
      <w:r>
        <w:rPr>
          <w:sz w:val="24"/>
          <w:szCs w:val="24"/>
          <w:vertAlign w:val="subscript"/>
        </w:rPr>
        <w:t xml:space="preserve">0 </w:t>
      </w:r>
      <w:r>
        <w:rPr>
          <w:sz w:val="24"/>
          <w:szCs w:val="24"/>
        </w:rPr>
        <w:t>= there is no effect of improving critical thinking skills after the learning implementation using the developed modules</w:t>
      </w:r>
    </w:p>
    <w:p w14:paraId="759F2F65" w14:textId="63BB065D" w:rsidR="00851665" w:rsidRDefault="00851665" w:rsidP="00851665">
      <w:pPr>
        <w:pStyle w:val="TextBody"/>
        <w:ind w:left="426" w:hanging="426"/>
        <w:rPr>
          <w:sz w:val="24"/>
          <w:szCs w:val="24"/>
        </w:rPr>
      </w:pPr>
      <w:r>
        <w:rPr>
          <w:sz w:val="24"/>
          <w:szCs w:val="24"/>
        </w:rPr>
        <w:t>Ha</w:t>
      </w:r>
      <w:r>
        <w:rPr>
          <w:sz w:val="24"/>
          <w:szCs w:val="24"/>
          <w:vertAlign w:val="subscript"/>
        </w:rPr>
        <w:t xml:space="preserve"> </w:t>
      </w:r>
      <w:r>
        <w:rPr>
          <w:sz w:val="24"/>
          <w:szCs w:val="24"/>
        </w:rPr>
        <w:t>= there is an effect of improving critical thinking skills after the learning implementation using the developed modules</w:t>
      </w:r>
    </w:p>
    <w:p w14:paraId="18F00F28" w14:textId="77777777" w:rsidR="00851665" w:rsidRDefault="00851665" w:rsidP="00851665">
      <w:pPr>
        <w:pStyle w:val="TextBody"/>
        <w:ind w:left="426" w:hanging="426"/>
        <w:rPr>
          <w:sz w:val="24"/>
          <w:szCs w:val="24"/>
        </w:rPr>
      </w:pPr>
    </w:p>
    <w:p w14:paraId="7486FE26" w14:textId="77777777" w:rsidR="00633B54"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RESULT AND DISCUSSION</w:t>
      </w:r>
    </w:p>
    <w:p w14:paraId="309D38B0" w14:textId="4E084D93" w:rsidR="00851665" w:rsidRDefault="00851665" w:rsidP="00851665">
      <w:pPr>
        <w:pStyle w:val="TextBody"/>
        <w:ind w:firstLine="567"/>
        <w:rPr>
          <w:color w:val="000000" w:themeColor="text1"/>
          <w:sz w:val="24"/>
          <w:szCs w:val="24"/>
          <w:shd w:val="clear" w:color="auto" w:fill="FFFFFF"/>
        </w:rPr>
      </w:pPr>
      <w:r>
        <w:rPr>
          <w:color w:val="000000" w:themeColor="text1"/>
          <w:sz w:val="24"/>
          <w:szCs w:val="24"/>
          <w:shd w:val="clear" w:color="auto" w:fill="FFFFFF"/>
        </w:rPr>
        <w:t>This study, entitled "Acid-Base Module with SETS Approach to Train Students’ Critical Thinking Skill" has the aim to obtain learning material products in the form of feasible modules and can train students’ critical thinking skills. In this study, there are four stages include: 1) Research and information collecting, 2) Planning, 3) Product Development and 4) Limited Trial.</w:t>
      </w:r>
    </w:p>
    <w:p w14:paraId="2F94E3FC" w14:textId="77777777" w:rsidR="00851665" w:rsidRDefault="00851665" w:rsidP="00851665">
      <w:pPr>
        <w:pStyle w:val="TextBody"/>
        <w:ind w:firstLine="567"/>
        <w:rPr>
          <w:sz w:val="24"/>
        </w:rPr>
      </w:pPr>
    </w:p>
    <w:p w14:paraId="4ED7A5EA" w14:textId="77777777" w:rsidR="00851665" w:rsidRDefault="00851665" w:rsidP="00851665">
      <w:pPr>
        <w:pStyle w:val="TextBody"/>
        <w:ind w:firstLine="0"/>
        <w:rPr>
          <w:b/>
          <w:i/>
          <w:color w:val="000000" w:themeColor="text1"/>
          <w:sz w:val="24"/>
          <w:szCs w:val="24"/>
          <w:shd w:val="clear" w:color="auto" w:fill="FFFFFF"/>
        </w:rPr>
      </w:pPr>
      <w:r>
        <w:rPr>
          <w:b/>
          <w:i/>
          <w:sz w:val="24"/>
        </w:rPr>
        <w:t>Research and Information Collecting</w:t>
      </w:r>
    </w:p>
    <w:p w14:paraId="4204EAD5" w14:textId="77777777" w:rsidR="00851665" w:rsidRDefault="00851665" w:rsidP="00851665">
      <w:pPr>
        <w:pStyle w:val="TextBody"/>
        <w:ind w:firstLine="567"/>
        <w:rPr>
          <w:color w:val="000000" w:themeColor="text1"/>
          <w:sz w:val="24"/>
          <w:szCs w:val="24"/>
          <w:shd w:val="clear" w:color="auto" w:fill="FFFFFF"/>
        </w:rPr>
      </w:pPr>
      <w:r>
        <w:rPr>
          <w:color w:val="000000" w:themeColor="text1"/>
          <w:sz w:val="24"/>
          <w:szCs w:val="24"/>
          <w:shd w:val="clear" w:color="auto" w:fill="FFFFFF"/>
        </w:rPr>
        <w:t xml:space="preserve">This is the very important stage in this research because, at this stage, the needs needed by teachers and students can be identified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DOI":"10.23960/jppk.v9.i1.202006","ISBN":"9788578110796","ISSN":"1098-6596","PMID":"25246403","author":[{"dropping-particle":"","family":"Kurniawan","given":"Anggie Bagoes","non-dropping-particle":"","parse-names":false,"suffix":""},{"dropping-particle":"","family":"Hidayah","given":"Rusly","non-dropping-particle":"","parse-names":false,"suffix":""}],"container-title":"Jurnal Pendidikan dan Pembelajaran Kimia","id":"ITEM-1","issue":"1","issued":{"date-parts":[["2020"]]},"page":"63-70","title":"Validitas Permainan Zuper Abase Berbasis Android Sebagai Media Pembelajaran Asam Basa","type":"article-journal","volume":"9"},"uris":["http://www.mendeley.com/documents/?uuid=f95490f1-6a43-4493-98bd-b486f7945f23"]}],"mendeley":{"formattedCitation":"(Kurniawan &amp; Hidayah, 2020)","plainTextFormattedCitation":"(Kurniawan &amp; Hidayah, 2020)","previouslyFormattedCitation":"(Kurniawan &amp; Hidayah, 2020)"},"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Kurniawan &amp; Hidayah, 2020)</w:t>
      </w:r>
      <w:r>
        <w:rPr>
          <w:color w:val="000000" w:themeColor="text1"/>
          <w:sz w:val="24"/>
          <w:szCs w:val="24"/>
          <w:shd w:val="clear" w:color="auto" w:fill="FFFFFF"/>
        </w:rPr>
        <w:fldChar w:fldCharType="end"/>
      </w:r>
      <w:r>
        <w:rPr>
          <w:color w:val="000000" w:themeColor="text1"/>
          <w:sz w:val="24"/>
          <w:szCs w:val="24"/>
          <w:shd w:val="clear" w:color="auto" w:fill="FFFFFF"/>
        </w:rPr>
        <w:t xml:space="preserve">.  At this stage, literature study and analysis of students' potential problems and acid-base material were carried out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bstract":"… bahwa pendidikan adalah usaha sadar dan terencana untuk membentuk suasana belajar … tahap awal yang sangat bagus dalam mengembangkan pendidikan karakter pada anak … bermakna sebagaimana diuraikan di atas, maka kegiatan pembelajaran bagi anak SD kelas awal …","author":[{"dropping-particle":"","family":"Suwandayani","given":"Beti Istanti;","non-dropping-particle":"","parse-names":false,"suffix":""},{"dropping-particle":"","family":"Akbar","given":"Sa'dun;","non-dropping-particle":"","parse-names":false,"suffix":""},{"dropping-particle":"","family":"Hanurawan","given":"Fattah;","non-dropping-particle":"","parse-names":false,"suffix":""}],"container-title":"Jurnal Pendidikan: Teori, Penelitian, dan Pengembangan","id":"ITEM-1","issue":"10","issued":{"date-parts":[["2016"]]},"page":"1981-1986","title":"Model Pembelajaran Pendidikan Karakter Kelas I di SD Negeri Kauman I Kota Malang","type":"article-journal","volume":"1"},"uris":["http://www.mendeley.com/documents/?uuid=79bd955c-3d15-40d1-b776-b324951c6af7"]}],"mendeley":{"formattedCitation":"(Suwandayani et al., 2016)","plainTextFormattedCitation":"(Suwandayani et al., 2016)","previouslyFormattedCitation":"(Suwandayani et al., 2016)"},"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Suwandayani et al., 2016)</w:t>
      </w:r>
      <w:r>
        <w:rPr>
          <w:color w:val="000000" w:themeColor="text1"/>
          <w:sz w:val="24"/>
          <w:szCs w:val="24"/>
          <w:shd w:val="clear" w:color="auto" w:fill="FFFFFF"/>
        </w:rPr>
        <w:fldChar w:fldCharType="end"/>
      </w:r>
      <w:r>
        <w:rPr>
          <w:color w:val="000000" w:themeColor="text1"/>
          <w:sz w:val="24"/>
          <w:szCs w:val="24"/>
          <w:shd w:val="clear" w:color="auto" w:fill="FFFFFF"/>
        </w:rPr>
        <w:t xml:space="preserve">. Based on the literature study and identification that has been done, it can be seen that there are many students who experience a difficulty to understand the acid-base material. They are not encouraged to understand the material deeply but only memorize the material. Based on data collection and literature study, information was obtained if the critical thinking skills of students, especially in high school level, are still low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uthor":[{"dropping-particle":"","family":"Susilawati","given":"Endang","non-dropping-particle":"","parse-names":false,"suffix":""},{"dropping-particle":"","family":"Agustinasari","given":"","non-dropping-particle":"","parse-names":false,"suffix":""},{"dropping-particle":"","family":"Samsudin","given":"Achmad","non-dropping-particle":"","parse-names":false,"suffix":""},{"dropping-particle":"","family":"Siahaan","given":"Parsaoran","non-dropping-particle":"","parse-names":false,"suffix":""}],"container-title":"Jurnal Pendidikan Fisika dan Teknologi","id":"ITEM-1","issue":"1","issued":{"date-parts":[["2020"]]},"page":"11-16","title":"Analisis Ketreampilan Berpikir Kritis Siswa SMA","type":"article-journal","volume":"6"},"uris":["http://www.mendeley.com/documents/?uuid=ef9024b3-177e-436d-b37b-72627d6c8cce"]},{"id":"ITEM-2","itemData":{"DOI":"10.20527/quantum.v10i1.5687","ISSN":"2086-7328","abstract":"Penelitian ini bertujuan mendeskripsikan peningkatan penguasaan konsep dan keterampilan berpikir kritis siswa pada materi asam basa menggunakan LKS berbasis learning cycle 7E. Penelitian ini ialah penelitian kuasi eksperimen menggunakan One group Pretest-Postest Only. Subjek penelitian sebanyak 57 orang siswa di salah satu SMA di Kota Palangka Raya. Teknik pengumpulan data dalam penelitian ini yaitu memberikan tes kepada siswa sebelum pembelajaran (pre-test) dan setelah pembelajaran (post-test). Hasil penelitian menunjukkan bahwa implementasi LKS berbasis learning cycle 7E dapat meningkatkan penguasaan konsep siswa dan keterampilan berpikir kritis pada materi asam basa dengan rata-rata N-Gain sebesar 0,61. Konsep yang paling dikuasai siswa adalah tentang konsep hubungan tetapan kesetimbangan asam dan basa (Ka/Kb) terhadap kekuatan asam basa dengan rata-rata N-Gain 0,86 dan konsep yang kurang dikuasai adalah konsep pH dalam kehidupan sehari-hari dengan rata-rata N-gain sebesar 0,49. Indikator keterampilan berpikir kritis yang paling dikuasai adalah interpretasi sebesar dengan N-Gain 0,80 dengan kriteria tinggi, sedangkan keterampilan berpikir kritis yang kurang dikuasai adalah analisis dengan N-Gain sebesar 0,65 dengan kriteria sedang. Siswa memberikan tanggapan yang baik terhadap pembelajaran menggunakan LKS berbasis learning cycle 7E, karena LKS mengaitkan kejadian yang ada dalam kehidupan sehari-hari.","author":[{"dropping-particle":"","family":"Yessi","given":"Miokti","non-dropping-particle":"","parse-names":false,"suffix":""},{"dropping-particle":"","family":"Sudyana","given":"I Nyoman","non-dropping-particle":"","parse-names":false,"suffix":""},{"dropping-particle":"","family":"Fatah","given":"Abdul Hadjranul","non-dropping-particle":"","parse-names":false,"suffix":""}],"container-title":"Quantum: Jurnal Inovasi Pendidikan Sains","id":"ITEM-2","issue":"1","issued":{"date-parts":[["2019"]]},"page":"27-37","title":"Pembelajaran Asam Basa Menggunakan Lks Berbasis Learning Cycle 7E Untuk Meningkatkan Penguasaan Konsep Dan Keterampilan Berpikir Kritis Siswa Sma","type":"article-journal","volume":"10"},"uris":["http://www.mendeley.com/documents/?uuid=d7bdda8f-e14a-4078-9e64-d1885cfd44e3"]}],"mendeley":{"formattedCitation":"(Susilawati et al., 2020; Yessi et al., 2019)","plainTextFormattedCitation":"(Susilawati et al., 2020; Yessi et al., 2019)","previouslyFormattedCitation":"(Susilawati et al., 2020; Yessi et al., 2019)"},"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Susilawati et al., 2020; Yessi et al., 2019)</w:t>
      </w:r>
      <w:r>
        <w:rPr>
          <w:color w:val="000000" w:themeColor="text1"/>
          <w:sz w:val="24"/>
          <w:szCs w:val="24"/>
          <w:shd w:val="clear" w:color="auto" w:fill="FFFFFF"/>
        </w:rPr>
        <w:fldChar w:fldCharType="end"/>
      </w:r>
      <w:r>
        <w:rPr>
          <w:color w:val="000000" w:themeColor="text1"/>
          <w:sz w:val="24"/>
          <w:szCs w:val="24"/>
          <w:shd w:val="clear" w:color="auto" w:fill="FFFFFF"/>
        </w:rPr>
        <w:t xml:space="preserve">, and the SETS approach was known to be able to train critical thinking skills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DOI":"10.4236/ns.2010.212173","ISSN":"2150-4091","abstract":"This study aimed to investigate the effects of making Science, Technology, Society and En-vironment relations on students' comprehen-sion of chemistry topics through teaching che-mistry using STSE approach at secondary level. The study made use of the research model where pre and post tests were administered to control and treatment groups. The Chemistry Achievement Test (CAT) was used in the study. The sampling consisted of Grade 9 students studying at Anatolian High School and Voca-tional High School. Since the sampling had not been equated, in order to determine students' logical and spatial thinking skills, they were administered Logical Thinking Skill Test and Mental Rotation test as pretests. Students were chosen randomly to take part in two control and two treatment groups. This experimental study was applied to the treatment group in teaching of \" Separation of Mixtures \" topic in Grade 9 Chemistry course during a four-week period. Students in the control group were taught through the traditional teaching methods. The data obtained were analyzed through the SPSS Software. As a result of the study, statistically significant increases were observed in the achievement levels of treatment group which received instruction using STSE relations. The change observed in the achievement levels of the control group was not statistically signifi-cant. The difference between the achievement levels of control and treatment groups in the posttests were favoring the treatment groups.","author":[{"dropping-particle":"","family":"Yörük","given":"Nuray","non-dropping-particle":"","parse-names":false,"suffix":""},{"dropping-particle":"","family":"Morgil","given":"Inci","non-dropping-particle":"","parse-names":false,"suffix":""},{"dropping-particle":"","family":"Seçken","given":"Nilgün","non-dropping-particle":"","parse-names":false,"suffix":""}],"container-title":"Natural Science","id":"ITEM-1","issue":"12","issued":{"date-parts":[["2010"]]},"page":"1417-1424","title":"The effects of science, technology, society, environment (STSE) interactions on teaching chemistry","type":"article-journal","volume":"02"},"uris":["http://www.mendeley.com/documents/?uuid=6cf66c8e-c7a1-4348-9ff6-eff298796435"]}],"mendeley":{"formattedCitation":"(Yörük et al., 2010)","plainTextFormattedCitation":"(Yörük et al., 2010)","previouslyFormattedCitation":"(Yörük et al., 2010)"},"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Yörük et al., 2010)</w:t>
      </w:r>
      <w:r>
        <w:rPr>
          <w:color w:val="000000" w:themeColor="text1"/>
          <w:sz w:val="24"/>
          <w:szCs w:val="24"/>
          <w:shd w:val="clear" w:color="auto" w:fill="FFFFFF"/>
        </w:rPr>
        <w:fldChar w:fldCharType="end"/>
      </w:r>
      <w:r>
        <w:rPr>
          <w:color w:val="000000" w:themeColor="text1"/>
          <w:sz w:val="24"/>
          <w:szCs w:val="24"/>
          <w:shd w:val="clear" w:color="auto" w:fill="FFFFFF"/>
        </w:rPr>
        <w:t xml:space="preserve">. </w:t>
      </w:r>
    </w:p>
    <w:p w14:paraId="51B1CBA3" w14:textId="77777777" w:rsidR="00851665" w:rsidRDefault="00851665" w:rsidP="00851665">
      <w:pPr>
        <w:pStyle w:val="TextBody"/>
        <w:ind w:firstLine="567"/>
        <w:rPr>
          <w:color w:val="000000" w:themeColor="text1"/>
          <w:sz w:val="24"/>
          <w:szCs w:val="24"/>
          <w:shd w:val="clear" w:color="auto" w:fill="FFFFFF"/>
        </w:rPr>
      </w:pPr>
      <w:r>
        <w:rPr>
          <w:color w:val="000000" w:themeColor="text1"/>
          <w:sz w:val="24"/>
          <w:szCs w:val="24"/>
          <w:shd w:val="clear" w:color="auto" w:fill="FFFFFF"/>
        </w:rPr>
        <w:t xml:space="preserve">Based on the literature study, it can also be seen if the level of use and development of learning modules is still low. Schools mostly only use printed books circulating in the market, power points or some material summaries from teachers where the scope of the material is not comprehensive and looks less attractive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uthor":[{"dropping-particle":"","family":"Julia","given":"Desi","non-dropping-particle":"","parse-names":false,"suffix":""},{"dropping-particle":"","family":"Rosilawati","given":"Ila","non-dropping-particle":"","parse-names":false,"suffix":""},{"dropping-particle":"","family":"Efkar","given":"Tasviri","non-dropping-particle":"","parse-names":false,"suffix":""}],"container-title":"Jurnal Pendidikan dan Pembelajaran Kimia","id":"ITEM-1","issue":"3","issued":{"date-parts":[["2016"]]},"page":"65-76","title":"Pengembangan Modul berbasis Multipel Representasi pada Materi Garam dan Hidrolisis","type":"article-journal","volume":"5"},"uris":["http://www.mendeley.com/documents/?uuid=ced54ff1-f21a-4f41-b6fc-257fe90115c3"]},{"id":"ITEM-2","itemData":{"abstract":"Gout adalah penyakit yang timbul dari pengendapan asam urat di persendian. Kadar asam urat dalam darah melebihi normal akan menyebabkan reaksi inflamasi atau inflamasi yang menyebabkan pembengkakan kemerahan dan nyeri. Prevalensi menderita goutathritis (gout) di Dharmasraya adalah 754 lansia","author":[{"dropping-particle":"","family":"Ulya","given":"Haritsah","non-dropping-particle":"","parse-names":false,"suffix":""},{"dropping-particle":"","family":"Rudibyani","given":"Ratu Betta","non-dropping-particle":"","parse-names":false,"suffix":""},{"dropping-particle":"","family":"Efkar","given":"Tasviri","non-dropping-particle":"","parse-names":false,"suffix":""}],"container-title":"Jurnal Pendidikan dan Pembelajaran Kimia","id":"ITEM-2","issue":"1","issued":{"date-parts":[["2018"]]},"page":"129-141","title":"Pengembangan Modul Kimia Berbasis Problem Solving Pada Materi Asam Basa Arrhenius","type":"article-journal","volume":"7"},"uris":["http://www.mendeley.com/documents/?uuid=96dffee5-bf71-4c42-9fa9-e49b1b347bb9"]}],"mendeley":{"formattedCitation":"(Julia et al., 2016; Ulya et al., 2018)","plainTextFormattedCitation":"(Julia et al., 2016; Ulya et al., 2018)","previouslyFormattedCitation":"(Julia et al., 2016; Ulya et al., 2018)"},"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Julia et al., 2016; Ulya et al., 2018)</w:t>
      </w:r>
      <w:r>
        <w:rPr>
          <w:color w:val="000000" w:themeColor="text1"/>
          <w:sz w:val="24"/>
          <w:szCs w:val="24"/>
          <w:shd w:val="clear" w:color="auto" w:fill="FFFFFF"/>
        </w:rPr>
        <w:fldChar w:fldCharType="end"/>
      </w:r>
      <w:r>
        <w:rPr>
          <w:color w:val="000000" w:themeColor="text1"/>
          <w:sz w:val="24"/>
          <w:szCs w:val="24"/>
          <w:shd w:val="clear" w:color="auto" w:fill="FFFFFF"/>
        </w:rPr>
        <w:t xml:space="preserve">. Modules can be choosen as a learning resource alternative to support students learn independently or in groups </w:t>
      </w:r>
      <w:r>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citationItems":[{"id":"ITEM-1","itemData":{"abstract":"This research aims to answer four main objectives, namely: (1) the design of the module following the stage of (a) purpose and use of chemistry module, (b) target to achieve the learning objectives of chemistry subject of redox and hydrocarbon, (c) reflection can be seen from cognitive score and questionnare responses provided to the learner. (2) stages of learning scenarios: preparation, conditioning the learners, introduction, individual work, assessment of the learner work, reflection and closing as well as assessment. (3) profile of chemistry learning module which consists of the cover, preface, able of contents, the standard of competence (SK), basic competence (KD), indicators, instructions for using the module, a map of the position of the module, concept map material, descriptions, prerequisites, the final objectives, prior knowlege checking, learning activities (consisting of material description, summary, assignments, and tests formative), evaluation, conclusion, references. (4) acquisition of the concept of redox and hydrocarbons can also be seen from the provision of the questions that serve to test extent to which learners can understand what has been obtained by the learners with the acquisition of early learners ability scores an average of 53,2 and the final ability with an average score of 79. In terms of process, the chemistry learning module could deliver positive results for learners.","author":[{"dropping-particle":"","family":"Rachmatia","given":"Eni","non-dropping-particle":"","parse-names":false,"suffix":""},{"dropping-particle":"","family":"Aunurrahman","given":"","non-dropping-particle":"","parse-names":false,"suffix":""},{"dropping-particle":"","family":"Usman","given":"Andy","non-dropping-particle":"","parse-names":false,"suffix":""}],"container-title":"Journal Of Prospective Learning","id":"ITEM-1","issue":"2","issued":{"date-parts":[["2016"]]},"page":"20-31","title":"Pengembangan Modul Pembelajaran Kimia untuk Kecakapan Membangun dan Menggunakan Konsep Redoks dan Hidrokarbon Kelas X SMAN 3 Sungai Kakap","type":"article-journal","volume":"1"},"uris":["http://www.mendeley.com/documents/?uuid=df4a9cb3-bead-411a-93ab-bd5a4c9a7e77"]}],"mendeley":{"formattedCitation":"(Rachmatia et al., 2016)","plainTextFormattedCitation":"(Rachmatia et al., 2016)","previouslyFormattedCitation":"(Rachmatia et al., 2016)"},"properties":{"noteIndex":0},"schema":"https://github.com/citation-style-language/schema/raw/master/csl-citation.json"}</w:instrText>
      </w:r>
      <w:r>
        <w:rPr>
          <w:color w:val="000000" w:themeColor="text1"/>
          <w:sz w:val="24"/>
          <w:szCs w:val="24"/>
          <w:shd w:val="clear" w:color="auto" w:fill="FFFFFF"/>
        </w:rPr>
        <w:fldChar w:fldCharType="separate"/>
      </w:r>
      <w:r>
        <w:rPr>
          <w:noProof/>
          <w:color w:val="000000" w:themeColor="text1"/>
          <w:sz w:val="24"/>
          <w:szCs w:val="24"/>
          <w:shd w:val="clear" w:color="auto" w:fill="FFFFFF"/>
        </w:rPr>
        <w:t>(Rachmatia et al., 2016)</w:t>
      </w:r>
      <w:r>
        <w:rPr>
          <w:color w:val="000000" w:themeColor="text1"/>
          <w:sz w:val="24"/>
          <w:szCs w:val="24"/>
          <w:shd w:val="clear" w:color="auto" w:fill="FFFFFF"/>
        </w:rPr>
        <w:fldChar w:fldCharType="end"/>
      </w:r>
      <w:r>
        <w:rPr>
          <w:color w:val="000000" w:themeColor="text1"/>
          <w:sz w:val="24"/>
          <w:szCs w:val="24"/>
          <w:shd w:val="clear" w:color="auto" w:fill="FFFFFF"/>
        </w:rPr>
        <w:t xml:space="preserve">.  </w:t>
      </w:r>
    </w:p>
    <w:p w14:paraId="2CDE1963" w14:textId="77777777" w:rsidR="00851665" w:rsidRDefault="00851665" w:rsidP="00851665">
      <w:pPr>
        <w:pStyle w:val="TextBody"/>
        <w:ind w:firstLine="0"/>
        <w:rPr>
          <w:color w:val="000000" w:themeColor="text1"/>
          <w:sz w:val="24"/>
          <w:szCs w:val="24"/>
          <w:shd w:val="clear" w:color="auto" w:fill="FFFFFF"/>
        </w:rPr>
      </w:pPr>
    </w:p>
    <w:p w14:paraId="5F80B764" w14:textId="77777777" w:rsidR="00851665" w:rsidRDefault="00851665" w:rsidP="00851665">
      <w:pPr>
        <w:pStyle w:val="TextBody"/>
        <w:ind w:firstLine="0"/>
        <w:rPr>
          <w:b/>
          <w:i/>
          <w:color w:val="000000" w:themeColor="text1"/>
          <w:sz w:val="24"/>
          <w:szCs w:val="24"/>
          <w:shd w:val="clear" w:color="auto" w:fill="FFFFFF"/>
        </w:rPr>
      </w:pPr>
      <w:r>
        <w:rPr>
          <w:b/>
          <w:i/>
          <w:color w:val="000000" w:themeColor="text1"/>
          <w:sz w:val="24"/>
          <w:szCs w:val="24"/>
          <w:shd w:val="clear" w:color="auto" w:fill="FFFFFF"/>
        </w:rPr>
        <w:t>Planning</w:t>
      </w:r>
    </w:p>
    <w:p w14:paraId="68085BA8" w14:textId="77777777" w:rsidR="00851665" w:rsidRDefault="00851665" w:rsidP="00851665">
      <w:pPr>
        <w:pStyle w:val="TextBody"/>
        <w:ind w:firstLine="567"/>
        <w:rPr>
          <w:sz w:val="24"/>
        </w:rPr>
      </w:pPr>
      <w:r>
        <w:rPr>
          <w:color w:val="000000" w:themeColor="text1"/>
          <w:sz w:val="24"/>
          <w:szCs w:val="24"/>
          <w:shd w:val="clear" w:color="auto" w:fill="FFFFFF"/>
        </w:rPr>
        <w:t>Based on the previous stage that has been carried out, then product planning was carried out. At this stage, basic competency adjustments, learning objectives and competency achievement indicators are made based on the 2013 curriculum. The module contains 3 main components, namely 1) Introduction consisting of: cover, introduction, table of contents, basic competencies, learning objectives, teacher instructions, and information about the SETS approach 2) Material explanation consisting of 3 section (acid-base theory, acid-base indicators and acid-base strength &amp; pH) which in each section contains a description of the material and practice questions, 3) Closure consisting of: a summary of material and a bibliography</w:t>
      </w:r>
      <w:r>
        <w:rPr>
          <w:sz w:val="24"/>
        </w:rPr>
        <w:t xml:space="preserve">.  </w:t>
      </w:r>
    </w:p>
    <w:p w14:paraId="23B11E30" w14:textId="77777777" w:rsidR="00851665" w:rsidRDefault="00851665" w:rsidP="00851665">
      <w:pPr>
        <w:pStyle w:val="TextBody"/>
        <w:ind w:firstLine="0"/>
        <w:rPr>
          <w:sz w:val="24"/>
        </w:rPr>
      </w:pPr>
    </w:p>
    <w:p w14:paraId="5CDFEF54" w14:textId="77777777" w:rsidR="00851665" w:rsidRDefault="00851665" w:rsidP="00851665">
      <w:pPr>
        <w:pStyle w:val="TextBody"/>
        <w:ind w:firstLine="0"/>
        <w:rPr>
          <w:b/>
          <w:i/>
          <w:sz w:val="24"/>
        </w:rPr>
      </w:pPr>
      <w:r>
        <w:rPr>
          <w:b/>
          <w:i/>
          <w:sz w:val="24"/>
        </w:rPr>
        <w:t>Product Development</w:t>
      </w:r>
    </w:p>
    <w:p w14:paraId="15ED45D5" w14:textId="77777777" w:rsidR="00851665" w:rsidRDefault="00851665" w:rsidP="00851665">
      <w:pPr>
        <w:pStyle w:val="TextBody"/>
        <w:ind w:firstLine="567"/>
        <w:rPr>
          <w:rStyle w:val="1"/>
          <w:rFonts w:eastAsia="MS Mincho"/>
          <w:color w:val="000000" w:themeColor="text1"/>
          <w:sz w:val="24"/>
          <w:szCs w:val="24"/>
          <w:shd w:val="clear" w:color="auto" w:fill="FFFFFF"/>
        </w:rPr>
      </w:pPr>
      <w:r>
        <w:rPr>
          <w:color w:val="000000" w:themeColor="text1"/>
          <w:sz w:val="24"/>
          <w:szCs w:val="24"/>
          <w:shd w:val="clear" w:color="auto" w:fill="FFFFFF"/>
        </w:rPr>
        <w:t>At this stage, the module was prepared in accordance with the planning that has been done in the previous stage. A chemistry lecturer reviewed the module's initial draft to obtain input and suggestions for module improvement. Furthermore, the suggestions and input that has been given used to improve the modules. After the review process was complete, then the module was validated by 3 validators to obtain module validity data.</w:t>
      </w:r>
    </w:p>
    <w:p w14:paraId="4A9CA776" w14:textId="77777777" w:rsidR="00851665" w:rsidRDefault="00851665" w:rsidP="00851665">
      <w:pPr>
        <w:pStyle w:val="TextBody"/>
        <w:ind w:firstLine="0"/>
        <w:rPr>
          <w:rStyle w:val="heading2"/>
          <w:rFonts w:eastAsiaTheme="minorEastAsia"/>
        </w:rPr>
      </w:pPr>
      <w:r>
        <w:rPr>
          <w:rStyle w:val="heading2"/>
          <w:rFonts w:eastAsiaTheme="minorEastAsia"/>
          <w:szCs w:val="24"/>
        </w:rPr>
        <w:t>Module validity</w:t>
      </w:r>
    </w:p>
    <w:p w14:paraId="5545FB11" w14:textId="02C6AC2C" w:rsidR="00851665" w:rsidRDefault="00851665" w:rsidP="00851665">
      <w:pPr>
        <w:pStyle w:val="E-JOURNALBody"/>
        <w:rPr>
          <w:sz w:val="24"/>
        </w:rPr>
      </w:pPr>
      <w:r w:rsidRPr="00851665">
        <w:rPr>
          <w:rStyle w:val="heading2"/>
          <w:rFonts w:eastAsiaTheme="minorEastAsia"/>
          <w:b w:val="0"/>
        </w:rPr>
        <w:t xml:space="preserve">The module's validity was known from the validation results where 3 validators, namely 2 chemistry lecturers at the State University of Surabaya and 1 chemistry teacher at SMAN 1 Dongko, provided an assessment of the module that has been developed. The research instrument used was the module validity sheet. </w:t>
      </w:r>
      <w:r w:rsidRPr="00851665">
        <w:rPr>
          <w:rStyle w:val="heading2"/>
          <w:rFonts w:eastAsiaTheme="minorEastAsia"/>
          <w:b w:val="0"/>
          <w:lang w:val="en-US"/>
        </w:rPr>
        <w:t>T</w:t>
      </w:r>
      <w:r w:rsidRPr="00851665">
        <w:rPr>
          <w:rStyle w:val="heading2"/>
          <w:rFonts w:eastAsiaTheme="minorEastAsia"/>
          <w:b w:val="0"/>
        </w:rPr>
        <w:t xml:space="preserve">he assessment was carried out by giving a checkmark (√) on the rating scale used, namely 1-5. The data obtained were processed so that a percentage was obtained and the validity criteria of the module developed were known. </w:t>
      </w:r>
      <w:r w:rsidRPr="00851665">
        <w:rPr>
          <w:color w:val="000000"/>
          <w:sz w:val="24"/>
          <w:shd w:val="clear" w:color="auto" w:fill="FFFFFF"/>
        </w:rPr>
        <w:t xml:space="preserve">The module was stated to be valid if the </w:t>
      </w:r>
      <w:r w:rsidRPr="00851665">
        <w:rPr>
          <w:color w:val="000000"/>
          <w:sz w:val="24"/>
          <w:shd w:val="clear" w:color="auto" w:fill="FFFFFF"/>
          <w:lang w:val="en-US"/>
        </w:rPr>
        <w:t xml:space="preserve">validity </w:t>
      </w:r>
      <w:r w:rsidRPr="00851665">
        <w:rPr>
          <w:color w:val="000000"/>
          <w:sz w:val="24"/>
          <w:shd w:val="clear" w:color="auto" w:fill="FFFFFF"/>
        </w:rPr>
        <w:t xml:space="preserve">percentage obtained </w:t>
      </w:r>
      <w:r w:rsidRPr="00851665">
        <w:rPr>
          <w:color w:val="000000"/>
          <w:sz w:val="24"/>
          <w:shd w:val="clear" w:color="auto" w:fill="FFFFFF"/>
          <w:lang w:val="en-US"/>
        </w:rPr>
        <w:t xml:space="preserve">was </w:t>
      </w:r>
      <w:r w:rsidRPr="00851665">
        <w:rPr>
          <w:color w:val="000000"/>
          <w:sz w:val="24"/>
          <w:shd w:val="clear" w:color="auto" w:fill="FFFFFF"/>
        </w:rPr>
        <w:t>≥61% in the valid or</w:t>
      </w:r>
      <w:r>
        <w:rPr>
          <w:color w:val="000000"/>
          <w:sz w:val="24"/>
          <w:shd w:val="clear" w:color="auto" w:fill="FFFFFF"/>
        </w:rPr>
        <w:t xml:space="preserve"> very valid category </w:t>
      </w:r>
      <w:r>
        <w:rPr>
          <w:color w:val="000000"/>
          <w:sz w:val="24"/>
          <w:shd w:val="clear" w:color="auto" w:fill="FFFFFF"/>
        </w:rPr>
        <w:fldChar w:fldCharType="begin" w:fldLock="1"/>
      </w:r>
      <w:r>
        <w:rPr>
          <w:color w:val="000000"/>
          <w:sz w:val="24"/>
          <w:shd w:val="clear" w:color="auto" w:fill="FFFFFF"/>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51d84b6a-d219-4d92-8ba0-f5f1e1bb09ed"]}],"mendeley":{"formattedCitation":"(Riduwan, 2015)","plainTextFormattedCitation":"(Riduwan, 2015)","previouslyFormattedCitation":"(Riduwan, 2015)"},"properties":{"noteIndex":0},"schema":"https://github.com/citation-style-language/schema/raw/master/csl-citation.json"}</w:instrText>
      </w:r>
      <w:r>
        <w:rPr>
          <w:color w:val="000000"/>
          <w:sz w:val="24"/>
          <w:shd w:val="clear" w:color="auto" w:fill="FFFFFF"/>
        </w:rPr>
        <w:fldChar w:fldCharType="separate"/>
      </w:r>
      <w:r>
        <w:rPr>
          <w:noProof/>
          <w:color w:val="000000"/>
          <w:sz w:val="24"/>
          <w:shd w:val="clear" w:color="auto" w:fill="FFFFFF"/>
        </w:rPr>
        <w:t>(Riduwan, 2015)</w:t>
      </w:r>
      <w:r>
        <w:rPr>
          <w:color w:val="000000"/>
          <w:sz w:val="24"/>
          <w:shd w:val="clear" w:color="auto" w:fill="FFFFFF"/>
        </w:rPr>
        <w:fldChar w:fldCharType="end"/>
      </w:r>
      <w:r>
        <w:rPr>
          <w:color w:val="000000"/>
          <w:sz w:val="24"/>
          <w:shd w:val="clear" w:color="auto" w:fill="FFFFFF"/>
        </w:rPr>
        <w:t>. The percentage of assessment</w:t>
      </w:r>
      <w:r>
        <w:rPr>
          <w:color w:val="000000"/>
          <w:sz w:val="24"/>
          <w:shd w:val="clear" w:color="auto" w:fill="FFFFFF"/>
          <w:lang w:val="en-US"/>
        </w:rPr>
        <w:t xml:space="preserve"> result</w:t>
      </w:r>
      <w:r>
        <w:rPr>
          <w:color w:val="000000"/>
          <w:sz w:val="24"/>
          <w:shd w:val="clear" w:color="auto" w:fill="FFFFFF"/>
        </w:rPr>
        <w:t xml:space="preserve"> given by the three validators can be shown in Table 6 below:</w:t>
      </w:r>
      <w:r>
        <w:rPr>
          <w:sz w:val="24"/>
        </w:rPr>
        <w:t xml:space="preserve"> </w:t>
      </w:r>
    </w:p>
    <w:p w14:paraId="1AC7CC2F" w14:textId="77777777" w:rsidR="00851665" w:rsidRPr="00851665" w:rsidRDefault="00851665" w:rsidP="00851665">
      <w:pPr>
        <w:pStyle w:val="E-JOURNALBody"/>
      </w:pPr>
    </w:p>
    <w:p w14:paraId="78BDAC3D" w14:textId="78F88A56"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lastRenderedPageBreak/>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6</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t xml:space="preserve"> </w:t>
      </w:r>
      <w:r>
        <w:rPr>
          <w:rFonts w:ascii="Times New Roman" w:hAnsi="Times New Roman"/>
          <w:i w:val="0"/>
          <w:color w:val="000000" w:themeColor="text1"/>
          <w:sz w:val="24"/>
          <w:szCs w:val="24"/>
        </w:rPr>
        <w:t>Module Validation Results</w:t>
      </w:r>
    </w:p>
    <w:tbl>
      <w:tblPr>
        <w:tblStyle w:val="TableGridLight"/>
        <w:tblW w:w="6516" w:type="dxa"/>
        <w:jc w:val="center"/>
        <w:tblInd w:w="0" w:type="dxa"/>
        <w:tblBorders>
          <w:top w:val="single" w:sz="4" w:space="0" w:color="auto"/>
          <w:bottom w:val="single" w:sz="4" w:space="0" w:color="auto"/>
        </w:tblBorders>
        <w:tblLook w:val="04A0" w:firstRow="1" w:lastRow="0" w:firstColumn="1" w:lastColumn="0" w:noHBand="0" w:noVBand="1"/>
      </w:tblPr>
      <w:tblGrid>
        <w:gridCol w:w="562"/>
        <w:gridCol w:w="2264"/>
        <w:gridCol w:w="1847"/>
        <w:gridCol w:w="1843"/>
      </w:tblGrid>
      <w:tr w:rsidR="00851665" w14:paraId="56DADEB4" w14:textId="77777777" w:rsidTr="00851665">
        <w:trPr>
          <w:tblHeader/>
          <w:jc w:val="center"/>
        </w:trPr>
        <w:tc>
          <w:tcPr>
            <w:tcW w:w="562"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1F85A409" w14:textId="77777777" w:rsidR="00851665" w:rsidRDefault="00851665">
            <w:pPr>
              <w:jc w:val="center"/>
              <w:rPr>
                <w:rFonts w:ascii="Times New Roman" w:hAnsi="Times New Roman"/>
                <w:b/>
              </w:rPr>
            </w:pPr>
            <w:r>
              <w:rPr>
                <w:rFonts w:ascii="Times New Roman" w:hAnsi="Times New Roman"/>
                <w:b/>
              </w:rPr>
              <w:t>No</w:t>
            </w:r>
          </w:p>
        </w:tc>
        <w:tc>
          <w:tcPr>
            <w:tcW w:w="226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64F2BB1E" w14:textId="77777777" w:rsidR="00851665" w:rsidRDefault="00851665">
            <w:pPr>
              <w:jc w:val="center"/>
              <w:rPr>
                <w:rFonts w:ascii="Times New Roman" w:hAnsi="Times New Roman"/>
                <w:b/>
              </w:rPr>
            </w:pPr>
            <w:r>
              <w:rPr>
                <w:rFonts w:ascii="Times New Roman" w:hAnsi="Times New Roman"/>
                <w:b/>
              </w:rPr>
              <w:t>Aspects assessed</w:t>
            </w:r>
          </w:p>
        </w:tc>
        <w:tc>
          <w:tcPr>
            <w:tcW w:w="1847"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4F016389" w14:textId="77777777" w:rsidR="00851665" w:rsidRDefault="00851665">
            <w:pPr>
              <w:jc w:val="center"/>
              <w:rPr>
                <w:rFonts w:ascii="Times New Roman" w:hAnsi="Times New Roman"/>
                <w:b/>
              </w:rPr>
            </w:pPr>
            <w:r>
              <w:rPr>
                <w:rFonts w:ascii="Times New Roman" w:hAnsi="Times New Roman"/>
                <w:b/>
              </w:rPr>
              <w:t>Percentage (%)</w:t>
            </w:r>
          </w:p>
        </w:tc>
        <w:tc>
          <w:tcPr>
            <w:tcW w:w="1843"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03545F5B" w14:textId="77777777" w:rsidR="00851665" w:rsidRDefault="00851665">
            <w:pPr>
              <w:jc w:val="center"/>
              <w:rPr>
                <w:rFonts w:ascii="Times New Roman" w:hAnsi="Times New Roman"/>
                <w:b/>
              </w:rPr>
            </w:pPr>
            <w:r>
              <w:rPr>
                <w:rFonts w:ascii="Times New Roman" w:hAnsi="Times New Roman"/>
                <w:b/>
              </w:rPr>
              <w:t xml:space="preserve">Category </w:t>
            </w:r>
          </w:p>
        </w:tc>
      </w:tr>
      <w:tr w:rsidR="00851665" w14:paraId="19EA2BA2" w14:textId="77777777" w:rsidTr="00851665">
        <w:trPr>
          <w:jc w:val="center"/>
        </w:trPr>
        <w:tc>
          <w:tcPr>
            <w:tcW w:w="56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59E8586" w14:textId="77777777" w:rsidR="00851665" w:rsidRDefault="00851665">
            <w:pPr>
              <w:ind w:left="281" w:hanging="281"/>
              <w:jc w:val="center"/>
              <w:rPr>
                <w:rFonts w:ascii="Times New Roman" w:hAnsi="Times New Roman"/>
              </w:rPr>
            </w:pPr>
            <w:r>
              <w:rPr>
                <w:rFonts w:ascii="Times New Roman" w:hAnsi="Times New Roman"/>
              </w:rPr>
              <w:t>1</w:t>
            </w:r>
          </w:p>
        </w:tc>
        <w:tc>
          <w:tcPr>
            <w:tcW w:w="22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D751FE6" w14:textId="77777777" w:rsidR="00851665" w:rsidRDefault="00851665">
            <w:pPr>
              <w:jc w:val="center"/>
              <w:rPr>
                <w:rFonts w:ascii="Times New Roman" w:hAnsi="Times New Roman"/>
              </w:rPr>
            </w:pPr>
            <w:r>
              <w:rPr>
                <w:rFonts w:ascii="Times New Roman" w:hAnsi="Times New Roman"/>
              </w:rPr>
              <w:t>Content criteria</w:t>
            </w:r>
          </w:p>
        </w:tc>
        <w:tc>
          <w:tcPr>
            <w:tcW w:w="18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1559991" w14:textId="77777777" w:rsidR="00851665" w:rsidRDefault="00851665">
            <w:pPr>
              <w:jc w:val="center"/>
              <w:rPr>
                <w:rFonts w:ascii="Times New Roman" w:hAnsi="Times New Roman"/>
              </w:rPr>
            </w:pPr>
            <w:r>
              <w:rPr>
                <w:rFonts w:ascii="Times New Roman" w:hAnsi="Times New Roman"/>
              </w:rPr>
              <w:t>84,1</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F10F70" w14:textId="77777777" w:rsidR="00851665" w:rsidRDefault="00851665">
            <w:pPr>
              <w:jc w:val="center"/>
              <w:rPr>
                <w:rFonts w:ascii="Times New Roman" w:hAnsi="Times New Roman"/>
              </w:rPr>
            </w:pPr>
            <w:r>
              <w:rPr>
                <w:rFonts w:ascii="Times New Roman" w:hAnsi="Times New Roman"/>
              </w:rPr>
              <w:t>Very valid</w:t>
            </w:r>
          </w:p>
        </w:tc>
      </w:tr>
      <w:tr w:rsidR="00851665" w14:paraId="26BBCF20" w14:textId="77777777" w:rsidTr="00851665">
        <w:trPr>
          <w:jc w:val="center"/>
        </w:trPr>
        <w:tc>
          <w:tcPr>
            <w:tcW w:w="56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798A7B7" w14:textId="77777777" w:rsidR="00851665" w:rsidRDefault="00851665">
            <w:pPr>
              <w:ind w:left="281" w:hanging="281"/>
              <w:jc w:val="center"/>
              <w:rPr>
                <w:rFonts w:ascii="Times New Roman" w:hAnsi="Times New Roman"/>
              </w:rPr>
            </w:pPr>
            <w:r>
              <w:rPr>
                <w:rFonts w:ascii="Times New Roman" w:hAnsi="Times New Roman"/>
              </w:rPr>
              <w:t>2</w:t>
            </w:r>
          </w:p>
        </w:tc>
        <w:tc>
          <w:tcPr>
            <w:tcW w:w="22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666E45B" w14:textId="77777777" w:rsidR="00851665" w:rsidRDefault="00851665">
            <w:pPr>
              <w:jc w:val="center"/>
              <w:rPr>
                <w:rFonts w:ascii="Times New Roman" w:hAnsi="Times New Roman"/>
              </w:rPr>
            </w:pPr>
            <w:r>
              <w:rPr>
                <w:rFonts w:ascii="Times New Roman" w:hAnsi="Times New Roman"/>
              </w:rPr>
              <w:t>Presentation criteria</w:t>
            </w:r>
          </w:p>
        </w:tc>
        <w:tc>
          <w:tcPr>
            <w:tcW w:w="18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535ED5" w14:textId="77777777" w:rsidR="00851665" w:rsidRDefault="00851665">
            <w:pPr>
              <w:jc w:val="center"/>
              <w:rPr>
                <w:rFonts w:ascii="Times New Roman" w:hAnsi="Times New Roman"/>
              </w:rPr>
            </w:pPr>
            <w:r>
              <w:rPr>
                <w:rFonts w:ascii="Times New Roman" w:hAnsi="Times New Roman"/>
              </w:rPr>
              <w:t>84,17</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6A012C" w14:textId="77777777" w:rsidR="00851665" w:rsidRDefault="00851665">
            <w:pPr>
              <w:jc w:val="center"/>
              <w:rPr>
                <w:rFonts w:ascii="Times New Roman" w:hAnsi="Times New Roman"/>
              </w:rPr>
            </w:pPr>
            <w:r>
              <w:rPr>
                <w:rFonts w:ascii="Times New Roman" w:hAnsi="Times New Roman"/>
              </w:rPr>
              <w:t>Very valid</w:t>
            </w:r>
          </w:p>
        </w:tc>
      </w:tr>
      <w:tr w:rsidR="00851665" w14:paraId="6D206DF8" w14:textId="77777777" w:rsidTr="00851665">
        <w:trPr>
          <w:jc w:val="center"/>
        </w:trPr>
        <w:tc>
          <w:tcPr>
            <w:tcW w:w="56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E05C5CF" w14:textId="77777777" w:rsidR="00851665" w:rsidRDefault="00851665">
            <w:pPr>
              <w:ind w:left="281" w:hanging="281"/>
              <w:jc w:val="center"/>
              <w:rPr>
                <w:rFonts w:ascii="Times New Roman" w:hAnsi="Times New Roman"/>
              </w:rPr>
            </w:pPr>
            <w:r>
              <w:rPr>
                <w:rFonts w:ascii="Times New Roman" w:hAnsi="Times New Roman"/>
              </w:rPr>
              <w:t>3</w:t>
            </w:r>
          </w:p>
        </w:tc>
        <w:tc>
          <w:tcPr>
            <w:tcW w:w="22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E825F1C" w14:textId="77777777" w:rsidR="00851665" w:rsidRDefault="00851665">
            <w:pPr>
              <w:jc w:val="center"/>
              <w:rPr>
                <w:rFonts w:ascii="Times New Roman" w:hAnsi="Times New Roman"/>
              </w:rPr>
            </w:pPr>
            <w:r>
              <w:rPr>
                <w:rFonts w:ascii="Times New Roman" w:hAnsi="Times New Roman"/>
              </w:rPr>
              <w:t>Language criteria</w:t>
            </w:r>
          </w:p>
        </w:tc>
        <w:tc>
          <w:tcPr>
            <w:tcW w:w="18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A875E88" w14:textId="77777777" w:rsidR="00851665" w:rsidRDefault="00851665">
            <w:pPr>
              <w:jc w:val="center"/>
              <w:rPr>
                <w:rFonts w:ascii="Times New Roman" w:hAnsi="Times New Roman"/>
              </w:rPr>
            </w:pPr>
            <w:r>
              <w:rPr>
                <w:rFonts w:ascii="Times New Roman" w:hAnsi="Times New Roman"/>
              </w:rPr>
              <w:t>83,33</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426B6F" w14:textId="77777777" w:rsidR="00851665" w:rsidRDefault="00851665">
            <w:pPr>
              <w:jc w:val="center"/>
              <w:rPr>
                <w:rFonts w:ascii="Times New Roman" w:hAnsi="Times New Roman"/>
              </w:rPr>
            </w:pPr>
            <w:r>
              <w:rPr>
                <w:rFonts w:ascii="Times New Roman" w:hAnsi="Times New Roman"/>
              </w:rPr>
              <w:t xml:space="preserve">Very valid </w:t>
            </w:r>
          </w:p>
        </w:tc>
      </w:tr>
    </w:tbl>
    <w:p w14:paraId="1027AB9F" w14:textId="77777777" w:rsidR="00851665" w:rsidRDefault="00851665" w:rsidP="00851665">
      <w:pPr>
        <w:pStyle w:val="TextBody"/>
        <w:spacing w:before="120"/>
        <w:rPr>
          <w:color w:val="000000"/>
          <w:sz w:val="24"/>
          <w:szCs w:val="24"/>
          <w:shd w:val="clear" w:color="auto" w:fill="FFFFFF"/>
        </w:rPr>
      </w:pPr>
      <w:r>
        <w:rPr>
          <w:color w:val="000000"/>
          <w:sz w:val="24"/>
          <w:szCs w:val="24"/>
          <w:shd w:val="clear" w:color="auto" w:fill="FFFFFF"/>
        </w:rPr>
        <w:t xml:space="preserve">Based on the module validation result of the content criteria validity percentage is 84.1% with a very valid category. The developed module has very valid criteria, which means that there is suitability between the developed module and the 2013 curriculum, suitability with 4 aspects in the SETS approach, namely science, environment, technology and society and suitability with critical thinking skills that were trained, namely interpretation, analysis and inference. The module's material has been adjusted to content standards and basic competencies that apply in the 2013 curriculum. The module was written by paying attention to the four SETS approach aspect, namely science, environment, technology, and society. Students will have a deep understanding of acid-base material and its benefits and application in everyday life. The SETS approach used in the module can help students improve their critical thinking skills </w:t>
      </w: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DOI":"10.4236/ns.2010.212173","ISSN":"2150-4091","abstract":"This study aimed to investigate the effects of making Science, Technology, Society and En-vironment relations on students' comprehen-sion of chemistry topics through teaching che-mistry using STSE approach at secondary level. The study made use of the research model where pre and post tests were administered to control and treatment groups. The Chemistry Achievement Test (CAT) was used in the study. The sampling consisted of Grade 9 students studying at Anatolian High School and Voca-tional High School. Since the sampling had not been equated, in order to determine students' logical and spatial thinking skills, they were administered Logical Thinking Skill Test and Mental Rotation test as pretests. Students were chosen randomly to take part in two control and two treatment groups. This experimental study was applied to the treatment group in teaching of \" Separation of Mixtures \" topic in Grade 9 Chemistry course during a four-week period. Students in the control group were taught through the traditional teaching methods. The data obtained were analyzed through the SPSS Software. As a result of the study, statistically significant increases were observed in the achievement levels of treatment group which received instruction using STSE relations. The change observed in the achievement levels of the control group was not statistically signifi-cant. The difference between the achievement levels of control and treatment groups in the posttests were favoring the treatment groups.","author":[{"dropping-particle":"","family":"Yörük","given":"Nuray","non-dropping-particle":"","parse-names":false,"suffix":""},{"dropping-particle":"","family":"Morgil","given":"Inci","non-dropping-particle":"","parse-names":false,"suffix":""},{"dropping-particle":"","family":"Seçken","given":"Nilgün","non-dropping-particle":"","parse-names":false,"suffix":""}],"container-title":"Natural Science","id":"ITEM-1","issue":"12","issued":{"date-parts":[["2010"]]},"page":"1417-1424","title":"The effects of science, technology, society, environment (STSE) interactions on teaching chemistry","type":"article-journal","volume":"02"},"uris":["http://www.mendeley.com/documents/?uuid=6cf66c8e-c7a1-4348-9ff6-eff298796435"]}],"mendeley":{"formattedCitation":"(Yörük et al., 2010)","plainTextFormattedCitation":"(Yörük et al., 2010)","previouslyFormattedCitation":"(Yörük et al., 2010)"},"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Yörük et al., 2010)</w:t>
      </w:r>
      <w:r>
        <w:rPr>
          <w:color w:val="000000"/>
          <w:sz w:val="24"/>
          <w:szCs w:val="24"/>
          <w:shd w:val="clear" w:color="auto" w:fill="FFFFFF"/>
        </w:rPr>
        <w:fldChar w:fldCharType="end"/>
      </w:r>
      <w:r>
        <w:rPr>
          <w:color w:val="000000"/>
          <w:sz w:val="24"/>
          <w:szCs w:val="24"/>
          <w:shd w:val="clear" w:color="auto" w:fill="FFFFFF"/>
        </w:rPr>
        <w:t>. In addition to learning materials, the module also contains practice questions that can help students practice their critical thinking skills on 3 indicators, namely interpretation, analysis and inference. Students can also practice integrating the scientific concepts, in this case, acid-base with other aspects of the SETS by using the SETS chart.</w:t>
      </w:r>
    </w:p>
    <w:p w14:paraId="5CEFB539" w14:textId="77777777" w:rsidR="00851665" w:rsidRDefault="00851665" w:rsidP="00851665">
      <w:pPr>
        <w:pStyle w:val="TextBody"/>
        <w:ind w:firstLine="567"/>
        <w:rPr>
          <w:color w:val="000000"/>
          <w:sz w:val="24"/>
          <w:szCs w:val="24"/>
          <w:shd w:val="clear" w:color="auto" w:fill="FFFFFF"/>
        </w:rPr>
      </w:pPr>
      <w:r>
        <w:rPr>
          <w:color w:val="000000"/>
          <w:sz w:val="24"/>
          <w:szCs w:val="24"/>
          <w:shd w:val="clear" w:color="auto" w:fill="FFFFFF"/>
        </w:rPr>
        <w:t>Based on the result in the Table 6, the validity percentage of presentation criteria is 84.17% with very valid criteria. The presentation criteria validity includes the validators assessment of the appropriateness of the module’s components presentation such as cover, title, the table of contents, instructions, learning objectives, concept maps, order of material preparation, student activities, summaries and bibliography, suitability of illustrations or images with the acid-base material and the presentation of the module was in an interesting and fun way. In addition, illustrations and images have been presented in accordance with the acid-base material and can make students feel interested and excited when learning using the modules.</w:t>
      </w:r>
    </w:p>
    <w:p w14:paraId="730829F7" w14:textId="77777777" w:rsidR="00851665" w:rsidRDefault="00851665" w:rsidP="00851665">
      <w:pPr>
        <w:pStyle w:val="TextBody"/>
        <w:ind w:firstLine="567"/>
        <w:rPr>
          <w:color w:val="000000"/>
          <w:sz w:val="24"/>
          <w:szCs w:val="24"/>
          <w:shd w:val="clear" w:color="auto" w:fill="FFFFFF"/>
        </w:rPr>
      </w:pPr>
      <w:r>
        <w:rPr>
          <w:color w:val="000000"/>
          <w:sz w:val="24"/>
          <w:szCs w:val="24"/>
          <w:shd w:val="clear" w:color="auto" w:fill="FFFFFF"/>
        </w:rPr>
        <w:t>Based on Table 6, the language criteria obtain a validity percentage of 83.33% with very valid criteria. It was very valid, indicating that the module developed has used good and correct Indonesian in accordance with the applicable rules, and an be understood easily. The terms and symbols in the module was appropriate, consistent, and can be understood easily.</w:t>
      </w:r>
    </w:p>
    <w:p w14:paraId="1B3ED5E7" w14:textId="5CF911A3" w:rsidR="00851665" w:rsidRDefault="00851665" w:rsidP="00851665">
      <w:pPr>
        <w:pStyle w:val="TextBody"/>
        <w:ind w:firstLine="567"/>
        <w:rPr>
          <w:color w:val="000000"/>
          <w:sz w:val="24"/>
          <w:szCs w:val="24"/>
          <w:shd w:val="clear" w:color="auto" w:fill="FFFFFF"/>
          <w:lang w:val="id-ID"/>
        </w:rPr>
      </w:pPr>
      <w:r>
        <w:rPr>
          <w:color w:val="000000"/>
          <w:sz w:val="24"/>
          <w:szCs w:val="24"/>
          <w:shd w:val="clear" w:color="auto" w:fill="FFFFFF"/>
        </w:rPr>
        <w:t>Therefore, based on the validation result in terms of 3 criteria, namely content, presentation and language, it can be stated that the module was verry valid and suitable for use.</w:t>
      </w:r>
      <w:r>
        <w:rPr>
          <w:color w:val="000000"/>
          <w:sz w:val="24"/>
          <w:szCs w:val="24"/>
          <w:shd w:val="clear" w:color="auto" w:fill="FFFFFF"/>
          <w:lang w:val="id-ID"/>
        </w:rPr>
        <w:t xml:space="preserve"> These results are in line with </w:t>
      </w:r>
      <w:r>
        <w:rPr>
          <w:color w:val="000000"/>
          <w:sz w:val="24"/>
          <w:szCs w:val="24"/>
          <w:shd w:val="clear" w:color="auto" w:fill="FFFFFF"/>
        </w:rPr>
        <w:t xml:space="preserve">previous </w:t>
      </w:r>
      <w:r>
        <w:rPr>
          <w:color w:val="000000"/>
          <w:sz w:val="24"/>
          <w:szCs w:val="24"/>
          <w:shd w:val="clear" w:color="auto" w:fill="FFFFFF"/>
          <w:lang w:val="id-ID"/>
        </w:rPr>
        <w:t xml:space="preserve">research conducted by </w:t>
      </w:r>
      <w:r>
        <w:rPr>
          <w:color w:val="000000"/>
          <w:sz w:val="24"/>
          <w:szCs w:val="24"/>
          <w:shd w:val="clear" w:color="auto" w:fill="FFFFFF"/>
          <w:lang w:val="id-ID"/>
        </w:rPr>
        <w:fldChar w:fldCharType="begin" w:fldLock="1"/>
      </w:r>
      <w:r>
        <w:rPr>
          <w:color w:val="000000"/>
          <w:sz w:val="24"/>
          <w:szCs w:val="24"/>
          <w:shd w:val="clear" w:color="auto" w:fill="FFFFFF"/>
          <w:lang w:val="id-ID"/>
        </w:rPr>
        <w:instrText>ADDIN CSL_CITATION {"citationItems":[{"id":"ITEM-1","itemData":{"author":[{"dropping-particle":"","family":"Hasanah","given":"Uswatun","non-dropping-particle":"","parse-names":false,"suffix":""},{"dropping-particle":"","family":"Isnawati","given":"","non-dropping-particle":"","parse-names":false,"suffix":""}],"container-title":"BioEdu","id":"ITEM-1","issue":"3","issued":{"date-parts":[["2019"]]},"page":"20-25","title":"VALIDITY OF SALINGTEMAS BASED-WORKSHEET ON FUNGI TOPIC TO INFLUENCE CRITICAL THINKING SKILL","type":"article-journal","volume":"8"},"uris":["http://www.mendeley.com/documents/?uuid=2bad11d2-7106-49f6-9e1e-a5cb91d4d02d"]}],"mendeley":{"formattedCitation":"(Hasanah &amp; Isnawati, 2019)","manualFormatting":"Hasanah &amp; Isnawati, (2019)","plainTextFormattedCitation":"(Hasanah &amp; Isnawati, 2019)","previouslyFormattedCitation":"(Hasanah &amp; Isnawati, 2019)"},"properties":{"noteIndex":0},"schema":"https://github.com/citation-style-language/schema/raw/master/csl-citation.json"}</w:instrText>
      </w:r>
      <w:r>
        <w:rPr>
          <w:color w:val="000000"/>
          <w:sz w:val="24"/>
          <w:szCs w:val="24"/>
          <w:shd w:val="clear" w:color="auto" w:fill="FFFFFF"/>
          <w:lang w:val="id-ID"/>
        </w:rPr>
        <w:fldChar w:fldCharType="separate"/>
      </w:r>
      <w:r>
        <w:rPr>
          <w:noProof/>
          <w:color w:val="000000"/>
          <w:sz w:val="24"/>
          <w:szCs w:val="24"/>
          <w:shd w:val="clear" w:color="auto" w:fill="FFFFFF"/>
          <w:lang w:val="id-ID"/>
        </w:rPr>
        <w:t xml:space="preserve">Hasanah &amp; Isnawati, </w:t>
      </w:r>
      <w:r>
        <w:rPr>
          <w:noProof/>
          <w:color w:val="000000"/>
          <w:sz w:val="24"/>
          <w:szCs w:val="24"/>
          <w:shd w:val="clear" w:color="auto" w:fill="FFFFFF"/>
        </w:rPr>
        <w:t>(</w:t>
      </w:r>
      <w:r>
        <w:rPr>
          <w:noProof/>
          <w:color w:val="000000"/>
          <w:sz w:val="24"/>
          <w:szCs w:val="24"/>
          <w:shd w:val="clear" w:color="auto" w:fill="FFFFFF"/>
          <w:lang w:val="id-ID"/>
        </w:rPr>
        <w:t>2019)</w:t>
      </w:r>
      <w:r>
        <w:rPr>
          <w:color w:val="000000"/>
          <w:sz w:val="24"/>
          <w:szCs w:val="24"/>
          <w:shd w:val="clear" w:color="auto" w:fill="FFFFFF"/>
          <w:lang w:val="id-ID"/>
        </w:rPr>
        <w:fldChar w:fldCharType="end"/>
      </w:r>
      <w:r>
        <w:rPr>
          <w:color w:val="000000"/>
          <w:sz w:val="24"/>
          <w:szCs w:val="24"/>
          <w:shd w:val="clear" w:color="auto" w:fill="FFFFFF"/>
          <w:lang w:val="id-ID"/>
        </w:rPr>
        <w:t xml:space="preserve"> which states that student worksheets with SETS approach to training critical thinking skills on mushroom material are valid and feasible to use. In addition, it is also in accordance with the research conducted by </w:t>
      </w:r>
      <w:r>
        <w:rPr>
          <w:color w:val="000000"/>
          <w:sz w:val="24"/>
          <w:szCs w:val="24"/>
          <w:shd w:val="clear" w:color="auto" w:fill="FFFFFF"/>
          <w:lang w:val="id-ID"/>
        </w:rPr>
        <w:fldChar w:fldCharType="begin" w:fldLock="1"/>
      </w:r>
      <w:r>
        <w:rPr>
          <w:color w:val="000000"/>
          <w:sz w:val="24"/>
          <w:szCs w:val="24"/>
          <w:shd w:val="clear" w:color="auto" w:fill="FFFFFF"/>
          <w:lang w:val="id-ID"/>
        </w:rPr>
        <w:instrText>ADDIN CSL_CITATION {"citationItems":[{"id":"ITEM-1","itemData":{"DOI":"10.24042/ijsme.v4i1.7839","author":[{"dropping-particle":"","family":"Putri","given":"Dinda Karunia","non-dropping-particle":"","parse-names":false,"suffix":""},{"dropping-particle":"","family":"Rusmini","given":"","non-dropping-particle":"","parse-names":false,"suffix":""}],"container-title":"Indonesian Journal of Science and Mathematics Education","id":"ITEM-1","issue":"March","issued":{"date-parts":[["2021"]]},"page":"12-24","title":"HYDROCARBON AND PETROLEUM WITH SETS APPROACH MODULE TO TRAIN STUDENTS ’ CRITICAL THINKING SKILLS","type":"article-journal","volume":"04"},"uris":["http://www.mendeley.com/documents/?uuid=3686a901-6841-4c42-8397-a177cd149935"]}],"mendeley":{"formattedCitation":"(Putri &amp; Rusmini, 2021)","manualFormatting":"Putri &amp; Rusmini, (2021)","plainTextFormattedCitation":"(Putri &amp; Rusmini, 2021)","previouslyFormattedCitation":"(Putri &amp; Rusmini, 2021)"},"properties":{"noteIndex":0},"schema":"https://github.com/citation-style-language/schema/raw/master/csl-citation.json"}</w:instrText>
      </w:r>
      <w:r>
        <w:rPr>
          <w:color w:val="000000"/>
          <w:sz w:val="24"/>
          <w:szCs w:val="24"/>
          <w:shd w:val="clear" w:color="auto" w:fill="FFFFFF"/>
          <w:lang w:val="id-ID"/>
        </w:rPr>
        <w:fldChar w:fldCharType="separate"/>
      </w:r>
      <w:r>
        <w:rPr>
          <w:noProof/>
          <w:color w:val="000000"/>
          <w:sz w:val="24"/>
          <w:szCs w:val="24"/>
          <w:shd w:val="clear" w:color="auto" w:fill="FFFFFF"/>
          <w:lang w:val="id-ID"/>
        </w:rPr>
        <w:t xml:space="preserve">Putri &amp; Rusmini, </w:t>
      </w:r>
      <w:r>
        <w:rPr>
          <w:noProof/>
          <w:color w:val="000000"/>
          <w:sz w:val="24"/>
          <w:szCs w:val="24"/>
          <w:shd w:val="clear" w:color="auto" w:fill="FFFFFF"/>
        </w:rPr>
        <w:t>(</w:t>
      </w:r>
      <w:r>
        <w:rPr>
          <w:noProof/>
          <w:color w:val="000000"/>
          <w:sz w:val="24"/>
          <w:szCs w:val="24"/>
          <w:shd w:val="clear" w:color="auto" w:fill="FFFFFF"/>
          <w:lang w:val="id-ID"/>
        </w:rPr>
        <w:t>2021)</w:t>
      </w:r>
      <w:r>
        <w:rPr>
          <w:color w:val="000000"/>
          <w:sz w:val="24"/>
          <w:szCs w:val="24"/>
          <w:shd w:val="clear" w:color="auto" w:fill="FFFFFF"/>
          <w:lang w:val="id-ID"/>
        </w:rPr>
        <w:fldChar w:fldCharType="end"/>
      </w:r>
      <w:r>
        <w:rPr>
          <w:color w:val="000000"/>
          <w:sz w:val="24"/>
          <w:szCs w:val="24"/>
          <w:shd w:val="clear" w:color="auto" w:fill="FFFFFF"/>
          <w:lang w:val="id-ID"/>
        </w:rPr>
        <w:t xml:space="preserve"> which states that the module with the SETS approach to training critical thinking skills on hydrocarbon and petroleum materials is valid and feasible to use.</w:t>
      </w:r>
    </w:p>
    <w:p w14:paraId="54A0CB6B" w14:textId="77777777" w:rsidR="00851665" w:rsidRDefault="00851665" w:rsidP="00851665">
      <w:pPr>
        <w:pStyle w:val="TextBody"/>
        <w:ind w:firstLine="567"/>
        <w:rPr>
          <w:color w:val="000000"/>
          <w:sz w:val="24"/>
          <w:szCs w:val="24"/>
          <w:shd w:val="clear" w:color="auto" w:fill="FFFFFF"/>
          <w:lang w:val="id-ID"/>
        </w:rPr>
      </w:pPr>
    </w:p>
    <w:p w14:paraId="37A8B32B" w14:textId="77777777" w:rsidR="00851665" w:rsidRDefault="00851665" w:rsidP="00851665">
      <w:pPr>
        <w:pStyle w:val="TextBody"/>
        <w:ind w:firstLine="0"/>
        <w:rPr>
          <w:b/>
          <w:i/>
          <w:color w:val="000000"/>
          <w:sz w:val="24"/>
          <w:szCs w:val="24"/>
          <w:shd w:val="clear" w:color="auto" w:fill="FFFFFF"/>
        </w:rPr>
      </w:pPr>
      <w:r>
        <w:rPr>
          <w:b/>
          <w:i/>
          <w:color w:val="000000"/>
          <w:sz w:val="24"/>
          <w:szCs w:val="24"/>
          <w:shd w:val="clear" w:color="auto" w:fill="FFFFFF"/>
        </w:rPr>
        <w:t>Limited Trials</w:t>
      </w:r>
    </w:p>
    <w:p w14:paraId="5DEE56A8" w14:textId="09F805C3" w:rsidR="00851665" w:rsidRDefault="00851665" w:rsidP="00851665">
      <w:pPr>
        <w:pStyle w:val="TextBody"/>
        <w:ind w:firstLine="567"/>
        <w:rPr>
          <w:color w:val="000000"/>
          <w:sz w:val="24"/>
          <w:szCs w:val="24"/>
          <w:shd w:val="clear" w:color="auto" w:fill="FFFFFF"/>
        </w:rPr>
      </w:pPr>
      <w:r>
        <w:rPr>
          <w:color w:val="000000" w:themeColor="text1"/>
          <w:sz w:val="24"/>
          <w:szCs w:val="24"/>
          <w:shd w:val="clear" w:color="auto" w:fill="FFFFFF"/>
        </w:rPr>
        <w:t>Module that was stated valid was tested on a limited trial against 12 students of class XI who had received acid-base material at SMAN 1 Dongko. The data obtained from this stage is the practicality and effectiveness of the module</w:t>
      </w:r>
      <w:r>
        <w:rPr>
          <w:color w:val="000000"/>
          <w:sz w:val="24"/>
          <w:szCs w:val="24"/>
          <w:shd w:val="clear" w:color="auto" w:fill="FFFFFF"/>
        </w:rPr>
        <w:t xml:space="preserve">. </w:t>
      </w:r>
    </w:p>
    <w:p w14:paraId="0B01C483" w14:textId="77777777" w:rsidR="00446DB4" w:rsidRDefault="00446DB4" w:rsidP="00851665">
      <w:pPr>
        <w:pStyle w:val="TextBody"/>
        <w:ind w:firstLine="567"/>
        <w:rPr>
          <w:color w:val="000000" w:themeColor="text1"/>
          <w:sz w:val="24"/>
          <w:szCs w:val="24"/>
          <w:shd w:val="clear" w:color="auto" w:fill="FFFFFF"/>
        </w:rPr>
      </w:pPr>
    </w:p>
    <w:sdt>
      <w:sdtPr>
        <w:rPr>
          <w:rStyle w:val="heading2"/>
          <w:rFonts w:eastAsiaTheme="minorEastAsia"/>
        </w:rPr>
        <w:alias w:val="Second-level Heading"/>
        <w:tag w:val="deletable"/>
        <w:id w:val="-1273163109"/>
        <w:placeholder>
          <w:docPart w:val="E86EE9E9C6144CE5A3AA96203550EC07"/>
        </w:placeholder>
      </w:sdtPr>
      <w:sdtEndPr>
        <w:rPr>
          <w:rStyle w:val="heading2"/>
        </w:rPr>
      </w:sdtEndPr>
      <w:sdtContent>
        <w:p w14:paraId="1B7F434D" w14:textId="77777777" w:rsidR="00851665" w:rsidRDefault="00851665" w:rsidP="00851665">
          <w:pPr>
            <w:rPr>
              <w:rFonts w:eastAsiaTheme="minorEastAsia"/>
              <w:b/>
              <w:sz w:val="28"/>
            </w:rPr>
          </w:pPr>
          <w:r>
            <w:rPr>
              <w:rStyle w:val="heading2"/>
              <w:rFonts w:eastAsiaTheme="minorEastAsia"/>
            </w:rPr>
            <w:t>Module practically</w:t>
          </w:r>
        </w:p>
      </w:sdtContent>
    </w:sdt>
    <w:p w14:paraId="7C459365" w14:textId="77777777" w:rsidR="00851665" w:rsidRDefault="00851665" w:rsidP="00851665">
      <w:pPr>
        <w:spacing w:before="4" w:line="247" w:lineRule="auto"/>
        <w:ind w:right="69" w:firstLine="567"/>
        <w:jc w:val="both"/>
        <w:rPr>
          <w:color w:val="000000"/>
          <w:shd w:val="clear" w:color="auto" w:fill="FFFFFF"/>
        </w:rPr>
      </w:pPr>
      <w:r>
        <w:rPr>
          <w:color w:val="000000"/>
          <w:shd w:val="clear" w:color="auto" w:fill="FFFFFF"/>
        </w:rPr>
        <w:t xml:space="preserve">The module practicality is known from the student response questionnaire result. Response questionnaires are given to students after a limited trial. The response questionnaire was given in a questionnaire sheet containing 14 positive questions with two clear answer choices, namely "Yes" or "No". The data obtained were processed to obtain the percentage and practicality criteria from the developed module. Module stated to be practical if it reach a practical percentage of ≥61% with practical or very practical category </w:t>
      </w:r>
      <w:r>
        <w:rPr>
          <w:color w:val="000000"/>
          <w:shd w:val="clear" w:color="auto" w:fill="FFFFFF"/>
        </w:rPr>
        <w:fldChar w:fldCharType="begin" w:fldLock="1"/>
      </w:r>
      <w:r>
        <w:rPr>
          <w:color w:val="000000"/>
          <w:shd w:val="clear" w:color="auto" w:fill="FFFFFF"/>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51d84b6a-d219-4d92-8ba0-f5f1e1bb09ed"]}],"mendeley":{"formattedCitation":"(Riduwan, 2015)","plainTextFormattedCitation":"(Riduwan, 2015)","previouslyFormattedCitation":"(Riduwan, 2015)"},"properties":{"noteIndex":0},"schema":"https://github.com/citation-style-language/schema/raw/master/csl-citation.json"}</w:instrText>
      </w:r>
      <w:r>
        <w:rPr>
          <w:color w:val="000000"/>
          <w:shd w:val="clear" w:color="auto" w:fill="FFFFFF"/>
        </w:rPr>
        <w:fldChar w:fldCharType="separate"/>
      </w:r>
      <w:r>
        <w:rPr>
          <w:noProof/>
          <w:color w:val="000000"/>
          <w:shd w:val="clear" w:color="auto" w:fill="FFFFFF"/>
        </w:rPr>
        <w:t>(Riduwan, 2015)</w:t>
      </w:r>
      <w:r>
        <w:rPr>
          <w:color w:val="000000"/>
          <w:shd w:val="clear" w:color="auto" w:fill="FFFFFF"/>
        </w:rPr>
        <w:fldChar w:fldCharType="end"/>
      </w:r>
      <w:r>
        <w:rPr>
          <w:color w:val="000000"/>
          <w:shd w:val="clear" w:color="auto" w:fill="FFFFFF"/>
        </w:rPr>
        <w:t>.</w:t>
      </w:r>
    </w:p>
    <w:p w14:paraId="14349343" w14:textId="77777777" w:rsidR="00851665" w:rsidRDefault="00851665" w:rsidP="00851665">
      <w:pPr>
        <w:spacing w:before="4" w:line="247" w:lineRule="auto"/>
        <w:ind w:right="69" w:firstLine="567"/>
        <w:jc w:val="both"/>
        <w:rPr>
          <w:color w:val="000000"/>
          <w:shd w:val="clear" w:color="auto" w:fill="FFFFFF"/>
        </w:rPr>
      </w:pPr>
      <w:r>
        <w:rPr>
          <w:color w:val="000000"/>
          <w:shd w:val="clear" w:color="auto" w:fill="FFFFFF"/>
        </w:rPr>
        <w:t>The average percentage of responses obtained was 98.81% with the very practical category. It shows that the module developed is very practical for use in chemistry learning. In this case, users find it easier to understand acid-base material in-depth and more enjoyable. The material presentation was clear, and the language used was easy to understand. The module's presentation was attractive so that users find learning to be more fun and less boring. In addition, the practice questions in the module can help users practice their critical thinking skills with the SETS approach help.</w:t>
      </w:r>
    </w:p>
    <w:sdt>
      <w:sdtPr>
        <w:rPr>
          <w:rStyle w:val="heading2"/>
          <w:rFonts w:eastAsiaTheme="minorEastAsia"/>
        </w:rPr>
        <w:alias w:val="Second-level Heading"/>
        <w:tag w:val="deletable"/>
        <w:id w:val="-225774839"/>
        <w:placeholder>
          <w:docPart w:val="ECC566099EA94B548ECF9CE7A30E20AF"/>
        </w:placeholder>
      </w:sdtPr>
      <w:sdtEndPr>
        <w:rPr>
          <w:rStyle w:val="heading2"/>
        </w:rPr>
      </w:sdtEndPr>
      <w:sdtContent>
        <w:p w14:paraId="400237B3" w14:textId="77777777" w:rsidR="00851665" w:rsidRDefault="00851665" w:rsidP="00851665">
          <w:pPr>
            <w:pStyle w:val="TextBody"/>
            <w:ind w:firstLine="0"/>
            <w:rPr>
              <w:color w:val="000000"/>
              <w:sz w:val="24"/>
              <w:szCs w:val="24"/>
              <w:shd w:val="clear" w:color="auto" w:fill="FFFFFF"/>
            </w:rPr>
          </w:pPr>
          <w:r>
            <w:rPr>
              <w:rStyle w:val="heading2"/>
              <w:rFonts w:eastAsiaTheme="minorEastAsia"/>
            </w:rPr>
            <w:t>Module Effectiveness</w:t>
          </w:r>
        </w:p>
      </w:sdtContent>
    </w:sdt>
    <w:p w14:paraId="301F9702" w14:textId="77777777" w:rsidR="00851665" w:rsidRDefault="00851665" w:rsidP="00851665">
      <w:pPr>
        <w:pStyle w:val="TextBody"/>
        <w:ind w:firstLine="567"/>
        <w:rPr>
          <w:color w:val="000000"/>
          <w:sz w:val="24"/>
          <w:szCs w:val="24"/>
          <w:shd w:val="clear" w:color="auto" w:fill="FFFFFF"/>
        </w:rPr>
      </w:pPr>
      <w:r>
        <w:rPr>
          <w:color w:val="000000"/>
          <w:sz w:val="24"/>
          <w:szCs w:val="24"/>
          <w:shd w:val="clear" w:color="auto" w:fill="FFFFFF"/>
        </w:rPr>
        <w:t xml:space="preserve">The module effectiveness is known from the critical thinking skills test result. In this study there were three critical thinking skills indicators that were tested included interpretation, analysis and inference. Interpretation is the ability to understand and interpret various kinds of events, experiences, situations, data, rules and procedures. Categorization and explaining meaning is included in the sub-skills of interpretation. Analysis is the ability to identify actual relationships between statements, questions, or concepts to express knowledge, experience, beliefs, judgments, considerations, information, and opinions. The analysis sub skill includes ideas identification, arguments detection and arguments analysis. Meanwhile, the inference is the identification ability of the components needed to make rational conclusions, formulate hypotheses, relevant information consideration and know the consequences. Inference sub-skills are question evidence, suspect alternatives then conclude </w:t>
      </w:r>
      <w:r>
        <w:rPr>
          <w:color w:val="000000"/>
          <w:sz w:val="24"/>
          <w:szCs w:val="24"/>
          <w:shd w:val="clear" w:color="auto" w:fill="FFFFFF"/>
        </w:rPr>
        <w:fldChar w:fldCharType="begin" w:fldLock="1"/>
      </w:r>
      <w:r>
        <w:rPr>
          <w:color w:val="000000"/>
          <w:sz w:val="24"/>
          <w:szCs w:val="24"/>
          <w:shd w:val="clear" w:color="auto" w:fill="FFFFFF"/>
        </w:rPr>
        <w:instrText>ADDIN CSL_CITATION {"citationItems":[{"id":"ITEM-1","itemData":{"ISBN":"9781891557071","author":[{"dropping-particle":"","family":"Facione","given":"Peter a.","non-dropping-particle":"","parse-names":false,"suffix":""}],"id":"ITEM-1","issued":{"date-parts":[["2011"]]},"publisher":"Measured Reasons LLC","publisher-place":"Hermosa Beach","title":"Critical Thinking : What It Is and Why It Counts","type":"book"},"uris":["http://www.mendeley.com/documents/?uuid=f190542c-a443-4189-883b-3e1f022dba70"]}],"mendeley":{"formattedCitation":"(Facione, 2011)","plainTextFormattedCitation":"(Facione, 2011)","previouslyFormattedCitation":"(Facione, 2011)"},"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Facione, 2011)</w:t>
      </w:r>
      <w:r>
        <w:rPr>
          <w:color w:val="000000"/>
          <w:sz w:val="24"/>
          <w:szCs w:val="24"/>
          <w:shd w:val="clear" w:color="auto" w:fill="FFFFFF"/>
        </w:rPr>
        <w:fldChar w:fldCharType="end"/>
      </w:r>
      <w:r>
        <w:rPr>
          <w:color w:val="000000"/>
          <w:sz w:val="24"/>
          <w:szCs w:val="24"/>
          <w:shd w:val="clear" w:color="auto" w:fill="FFFFFF"/>
        </w:rPr>
        <w:t>.</w:t>
      </w:r>
    </w:p>
    <w:p w14:paraId="3255FAC7" w14:textId="77777777" w:rsidR="00851665" w:rsidRDefault="00851665" w:rsidP="00851665">
      <w:pPr>
        <w:pStyle w:val="TextBody"/>
        <w:ind w:firstLine="567"/>
        <w:rPr>
          <w:b/>
          <w:i/>
          <w:color w:val="000000" w:themeColor="text1"/>
        </w:rPr>
      </w:pPr>
      <w:r>
        <w:rPr>
          <w:color w:val="000000"/>
          <w:sz w:val="24"/>
          <w:szCs w:val="24"/>
          <w:shd w:val="clear" w:color="auto" w:fill="FFFFFF"/>
        </w:rPr>
        <w:t>The critical thinking skills test consisted of 2 stages, namely the pretest and posttest. The module's effectiveness can be determined by students’ critical thinking skills improvement from the pretest and posttest. Pretest was given to students before they learn by using modules to determine students' initial critical thinking skills. Posttest was given to students after they learn using modules to find out the improvement in students' critical thinking skills. The question sheets of pretest and posttest contain 10 essay questions The test result was analyzed using the n-gain score formula. The n-gain score for each student is shown in the Table 7 bellow.</w:t>
      </w:r>
      <w:r w:rsidRPr="00851665">
        <w:rPr>
          <w:b/>
          <w:i/>
          <w:color w:val="000000" w:themeColor="text1"/>
        </w:rPr>
        <w:t xml:space="preserve"> </w:t>
      </w:r>
    </w:p>
    <w:p w14:paraId="4E90B22E" w14:textId="01E11101" w:rsidR="00851665" w:rsidRPr="00851665" w:rsidRDefault="00851665" w:rsidP="00851665">
      <w:pPr>
        <w:pStyle w:val="TextBody"/>
        <w:spacing w:before="120"/>
        <w:ind w:firstLine="567"/>
        <w:jc w:val="center"/>
        <w:rPr>
          <w:color w:val="000000"/>
          <w:sz w:val="24"/>
          <w:szCs w:val="24"/>
          <w:shd w:val="clear" w:color="auto" w:fill="FFFFFF"/>
        </w:rPr>
      </w:pPr>
      <w:r w:rsidRPr="00851665">
        <w:rPr>
          <w:b/>
          <w:color w:val="000000" w:themeColor="text1"/>
          <w:sz w:val="24"/>
          <w:szCs w:val="24"/>
        </w:rPr>
        <w:t xml:space="preserve">Table </w:t>
      </w:r>
      <w:r w:rsidRPr="00851665">
        <w:rPr>
          <w:b/>
          <w:color w:val="000000" w:themeColor="text1"/>
          <w:sz w:val="24"/>
          <w:szCs w:val="24"/>
        </w:rPr>
        <w:fldChar w:fldCharType="begin"/>
      </w:r>
      <w:r w:rsidRPr="00851665">
        <w:rPr>
          <w:b/>
          <w:color w:val="000000" w:themeColor="text1"/>
          <w:sz w:val="24"/>
          <w:szCs w:val="24"/>
        </w:rPr>
        <w:instrText xml:space="preserve"> SEQ Table \* ARABIC </w:instrText>
      </w:r>
      <w:r w:rsidRPr="00851665">
        <w:rPr>
          <w:b/>
          <w:color w:val="000000" w:themeColor="text1"/>
          <w:sz w:val="24"/>
          <w:szCs w:val="24"/>
        </w:rPr>
        <w:fldChar w:fldCharType="separate"/>
      </w:r>
      <w:r w:rsidRPr="00851665">
        <w:rPr>
          <w:b/>
          <w:noProof/>
          <w:color w:val="000000" w:themeColor="text1"/>
          <w:sz w:val="24"/>
          <w:szCs w:val="24"/>
        </w:rPr>
        <w:t>7</w:t>
      </w:r>
      <w:r w:rsidRPr="00851665">
        <w:rPr>
          <w:b/>
          <w:color w:val="000000" w:themeColor="text1"/>
          <w:sz w:val="24"/>
          <w:szCs w:val="24"/>
        </w:rPr>
        <w:fldChar w:fldCharType="end"/>
      </w:r>
      <w:r w:rsidRPr="00851665">
        <w:rPr>
          <w:b/>
          <w:color w:val="000000" w:themeColor="text1"/>
          <w:sz w:val="24"/>
          <w:szCs w:val="24"/>
        </w:rPr>
        <w:t>.</w:t>
      </w:r>
      <w:r w:rsidRPr="00851665">
        <w:rPr>
          <w:color w:val="000000" w:themeColor="text1"/>
          <w:sz w:val="24"/>
          <w:szCs w:val="24"/>
        </w:rPr>
        <w:t xml:space="preserve"> Critical Thinking Skills Test Result</w:t>
      </w:r>
    </w:p>
    <w:tbl>
      <w:tblPr>
        <w:tblStyle w:val="TableGridLight"/>
        <w:tblW w:w="6946" w:type="dxa"/>
        <w:jc w:val="center"/>
        <w:tblInd w:w="0" w:type="dxa"/>
        <w:tblBorders>
          <w:top w:val="single" w:sz="4" w:space="0" w:color="auto"/>
          <w:bottom w:val="single" w:sz="4" w:space="0" w:color="auto"/>
        </w:tblBorders>
        <w:tblLook w:val="04A0" w:firstRow="1" w:lastRow="0" w:firstColumn="1" w:lastColumn="0" w:noHBand="0" w:noVBand="1"/>
      </w:tblPr>
      <w:tblGrid>
        <w:gridCol w:w="704"/>
        <w:gridCol w:w="1781"/>
        <w:gridCol w:w="1028"/>
        <w:gridCol w:w="1050"/>
        <w:gridCol w:w="953"/>
        <w:gridCol w:w="1430"/>
      </w:tblGrid>
      <w:tr w:rsidR="00851665" w14:paraId="7E28DCD9" w14:textId="77777777" w:rsidTr="00851665">
        <w:trPr>
          <w:tblHeader/>
          <w:jc w:val="center"/>
        </w:trPr>
        <w:tc>
          <w:tcPr>
            <w:tcW w:w="704"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2010719E" w14:textId="77777777" w:rsidR="00851665" w:rsidRDefault="00851665">
            <w:pPr>
              <w:jc w:val="center"/>
              <w:rPr>
                <w:rFonts w:ascii="Times New Roman" w:hAnsi="Times New Roman"/>
                <w:b/>
              </w:rPr>
            </w:pPr>
            <w:r>
              <w:rPr>
                <w:rFonts w:ascii="Times New Roman" w:hAnsi="Times New Roman"/>
                <w:b/>
              </w:rPr>
              <w:t>No</w:t>
            </w:r>
          </w:p>
        </w:tc>
        <w:tc>
          <w:tcPr>
            <w:tcW w:w="1781"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31E38B3F" w14:textId="77777777" w:rsidR="00851665" w:rsidRDefault="00851665">
            <w:pPr>
              <w:jc w:val="center"/>
              <w:rPr>
                <w:rFonts w:ascii="Times New Roman" w:hAnsi="Times New Roman"/>
                <w:b/>
              </w:rPr>
            </w:pPr>
            <w:r>
              <w:rPr>
                <w:rFonts w:ascii="Times New Roman" w:hAnsi="Times New Roman"/>
                <w:b/>
              </w:rPr>
              <w:t xml:space="preserve">Name </w:t>
            </w:r>
          </w:p>
        </w:tc>
        <w:tc>
          <w:tcPr>
            <w:tcW w:w="1028"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0161C95B" w14:textId="77777777" w:rsidR="00851665" w:rsidRDefault="00851665">
            <w:pPr>
              <w:jc w:val="center"/>
              <w:rPr>
                <w:rFonts w:ascii="Times New Roman" w:hAnsi="Times New Roman"/>
                <w:b/>
              </w:rPr>
            </w:pPr>
            <w:r>
              <w:rPr>
                <w:rFonts w:ascii="Times New Roman" w:hAnsi="Times New Roman"/>
                <w:b/>
              </w:rPr>
              <w:t>Pretest</w:t>
            </w:r>
          </w:p>
        </w:tc>
        <w:tc>
          <w:tcPr>
            <w:tcW w:w="1050"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1F7656E4" w14:textId="77777777" w:rsidR="00851665" w:rsidRDefault="00851665">
            <w:pPr>
              <w:jc w:val="center"/>
              <w:rPr>
                <w:rFonts w:ascii="Times New Roman" w:hAnsi="Times New Roman"/>
                <w:b/>
              </w:rPr>
            </w:pPr>
            <w:r>
              <w:rPr>
                <w:rFonts w:ascii="Times New Roman" w:hAnsi="Times New Roman"/>
                <w:b/>
              </w:rPr>
              <w:t>Posttest</w:t>
            </w:r>
          </w:p>
        </w:tc>
        <w:tc>
          <w:tcPr>
            <w:tcW w:w="953"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19F03077" w14:textId="77777777" w:rsidR="00851665" w:rsidRDefault="00851665">
            <w:pPr>
              <w:jc w:val="center"/>
              <w:rPr>
                <w:rFonts w:ascii="Times New Roman" w:hAnsi="Times New Roman"/>
                <w:b/>
              </w:rPr>
            </w:pPr>
            <w:r>
              <w:rPr>
                <w:rFonts w:ascii="Times New Roman" w:hAnsi="Times New Roman"/>
                <w:b/>
              </w:rPr>
              <w:t>n-gain</w:t>
            </w:r>
          </w:p>
        </w:tc>
        <w:tc>
          <w:tcPr>
            <w:tcW w:w="1430"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2E7FF6B9" w14:textId="77777777" w:rsidR="00851665" w:rsidRDefault="00851665">
            <w:pPr>
              <w:jc w:val="center"/>
              <w:rPr>
                <w:rFonts w:ascii="Times New Roman" w:hAnsi="Times New Roman"/>
                <w:b/>
              </w:rPr>
            </w:pPr>
            <w:r>
              <w:rPr>
                <w:rFonts w:ascii="Times New Roman" w:hAnsi="Times New Roman"/>
                <w:b/>
              </w:rPr>
              <w:t xml:space="preserve">Category </w:t>
            </w:r>
          </w:p>
        </w:tc>
      </w:tr>
      <w:tr w:rsidR="00851665" w14:paraId="60ACCD0B"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0AD7DE4" w14:textId="77777777" w:rsidR="00851665" w:rsidRDefault="00851665">
            <w:pPr>
              <w:ind w:left="281" w:hanging="281"/>
              <w:jc w:val="center"/>
              <w:rPr>
                <w:rFonts w:ascii="Times New Roman" w:hAnsi="Times New Roman"/>
              </w:rPr>
            </w:pPr>
            <w:r>
              <w:rPr>
                <w:rFonts w:ascii="Times New Roman" w:hAnsi="Times New Roman"/>
              </w:rPr>
              <w:t>1</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AC331E1" w14:textId="77777777" w:rsidR="00851665" w:rsidRDefault="00851665">
            <w:pPr>
              <w:jc w:val="center"/>
              <w:rPr>
                <w:rFonts w:ascii="Times New Roman" w:hAnsi="Times New Roman"/>
              </w:rPr>
            </w:pPr>
            <w:r>
              <w:rPr>
                <w:rFonts w:ascii="Times New Roman" w:hAnsi="Times New Roman"/>
              </w:rPr>
              <w:t>ALDF</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D5D31FF" w14:textId="77777777" w:rsidR="00851665" w:rsidRDefault="00851665">
            <w:pPr>
              <w:jc w:val="center"/>
              <w:rPr>
                <w:rFonts w:ascii="Times New Roman" w:hAnsi="Times New Roman"/>
              </w:rPr>
            </w:pPr>
            <w:r>
              <w:rPr>
                <w:rFonts w:ascii="Times New Roman" w:hAnsi="Times New Roman"/>
              </w:rPr>
              <w:t>56</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53DDE4" w14:textId="77777777" w:rsidR="00851665" w:rsidRDefault="00851665">
            <w:pPr>
              <w:jc w:val="center"/>
              <w:rPr>
                <w:rFonts w:ascii="Times New Roman" w:hAnsi="Times New Roman"/>
              </w:rPr>
            </w:pPr>
            <w:r>
              <w:rPr>
                <w:rFonts w:ascii="Times New Roman" w:hAnsi="Times New Roman"/>
              </w:rPr>
              <w:t>85</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743252" w14:textId="77777777" w:rsidR="00851665" w:rsidRDefault="00851665">
            <w:pPr>
              <w:jc w:val="center"/>
              <w:rPr>
                <w:rFonts w:ascii="Times New Roman" w:hAnsi="Times New Roman"/>
              </w:rPr>
            </w:pPr>
            <w:r>
              <w:rPr>
                <w:rFonts w:ascii="Times New Roman" w:hAnsi="Times New Roman"/>
              </w:rPr>
              <w:t>0,66</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BB3A00" w14:textId="77777777" w:rsidR="00851665" w:rsidRDefault="00851665">
            <w:pPr>
              <w:jc w:val="center"/>
              <w:rPr>
                <w:rFonts w:ascii="Times New Roman" w:hAnsi="Times New Roman"/>
              </w:rPr>
            </w:pPr>
            <w:r>
              <w:rPr>
                <w:rFonts w:ascii="Times New Roman" w:hAnsi="Times New Roman"/>
              </w:rPr>
              <w:t xml:space="preserve">Medium </w:t>
            </w:r>
          </w:p>
        </w:tc>
      </w:tr>
      <w:tr w:rsidR="00851665" w14:paraId="7D3C3FA5"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42FDEE" w14:textId="77777777" w:rsidR="00851665" w:rsidRDefault="00851665">
            <w:pPr>
              <w:ind w:left="281" w:hanging="281"/>
              <w:jc w:val="center"/>
              <w:rPr>
                <w:rFonts w:ascii="Times New Roman" w:hAnsi="Times New Roman"/>
              </w:rPr>
            </w:pPr>
            <w:r>
              <w:rPr>
                <w:rFonts w:ascii="Times New Roman" w:hAnsi="Times New Roman"/>
              </w:rPr>
              <w:t>2</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51472A0" w14:textId="77777777" w:rsidR="00851665" w:rsidRDefault="00851665">
            <w:pPr>
              <w:jc w:val="center"/>
              <w:rPr>
                <w:rFonts w:ascii="Times New Roman" w:hAnsi="Times New Roman"/>
              </w:rPr>
            </w:pPr>
            <w:r>
              <w:rPr>
                <w:rFonts w:ascii="Times New Roman" w:hAnsi="Times New Roman"/>
              </w:rPr>
              <w:t>AAL</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C7E0B76" w14:textId="77777777" w:rsidR="00851665" w:rsidRDefault="00851665">
            <w:pPr>
              <w:jc w:val="center"/>
              <w:rPr>
                <w:rFonts w:ascii="Times New Roman" w:hAnsi="Times New Roman"/>
              </w:rPr>
            </w:pPr>
            <w:r>
              <w:rPr>
                <w:rFonts w:ascii="Times New Roman" w:hAnsi="Times New Roman"/>
              </w:rPr>
              <w:t>5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8A9592" w14:textId="77777777" w:rsidR="00851665" w:rsidRDefault="00851665">
            <w:pPr>
              <w:jc w:val="center"/>
              <w:rPr>
                <w:rFonts w:ascii="Times New Roman" w:hAnsi="Times New Roman"/>
              </w:rPr>
            </w:pPr>
            <w:r>
              <w:rPr>
                <w:rFonts w:ascii="Times New Roman" w:hAnsi="Times New Roman"/>
              </w:rPr>
              <w:t>89</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98C481" w14:textId="77777777" w:rsidR="00851665" w:rsidRDefault="00851665">
            <w:pPr>
              <w:jc w:val="center"/>
              <w:rPr>
                <w:rFonts w:ascii="Times New Roman" w:hAnsi="Times New Roman"/>
              </w:rPr>
            </w:pPr>
            <w:r>
              <w:rPr>
                <w:rFonts w:ascii="Times New Roman" w:hAnsi="Times New Roman"/>
              </w:rPr>
              <w:t>0,75</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B740C2" w14:textId="77777777" w:rsidR="00851665" w:rsidRDefault="00851665">
            <w:pPr>
              <w:jc w:val="center"/>
              <w:rPr>
                <w:rFonts w:ascii="Times New Roman" w:hAnsi="Times New Roman"/>
              </w:rPr>
            </w:pPr>
            <w:r>
              <w:rPr>
                <w:rFonts w:ascii="Times New Roman" w:hAnsi="Times New Roman"/>
              </w:rPr>
              <w:t xml:space="preserve">High </w:t>
            </w:r>
          </w:p>
        </w:tc>
      </w:tr>
      <w:tr w:rsidR="00851665" w14:paraId="50ABEF7D"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B629B33" w14:textId="77777777" w:rsidR="00851665" w:rsidRDefault="00851665">
            <w:pPr>
              <w:ind w:left="281" w:hanging="281"/>
              <w:jc w:val="center"/>
              <w:rPr>
                <w:rFonts w:ascii="Times New Roman" w:hAnsi="Times New Roman"/>
              </w:rPr>
            </w:pPr>
            <w:r>
              <w:rPr>
                <w:rFonts w:ascii="Times New Roman" w:hAnsi="Times New Roman"/>
              </w:rPr>
              <w:t>3</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E8A98D" w14:textId="77777777" w:rsidR="00851665" w:rsidRDefault="00851665">
            <w:pPr>
              <w:jc w:val="center"/>
              <w:rPr>
                <w:rFonts w:ascii="Times New Roman" w:hAnsi="Times New Roman"/>
              </w:rPr>
            </w:pPr>
            <w:r>
              <w:rPr>
                <w:rFonts w:ascii="Times New Roman" w:hAnsi="Times New Roman"/>
              </w:rPr>
              <w:t>APM</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BD5EA3" w14:textId="77777777" w:rsidR="00851665" w:rsidRDefault="00851665">
            <w:pPr>
              <w:jc w:val="center"/>
              <w:rPr>
                <w:rFonts w:ascii="Times New Roman" w:hAnsi="Times New Roman"/>
              </w:rPr>
            </w:pPr>
            <w:r>
              <w:rPr>
                <w:rFonts w:ascii="Times New Roman" w:hAnsi="Times New Roman"/>
              </w:rPr>
              <w:t>53</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E479F0" w14:textId="77777777" w:rsidR="00851665" w:rsidRDefault="00851665">
            <w:pPr>
              <w:jc w:val="center"/>
              <w:rPr>
                <w:rFonts w:ascii="Times New Roman" w:hAnsi="Times New Roman"/>
              </w:rPr>
            </w:pPr>
            <w:r>
              <w:rPr>
                <w:rFonts w:ascii="Times New Roman" w:hAnsi="Times New Roman"/>
              </w:rPr>
              <w:t>88</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26ED84" w14:textId="77777777" w:rsidR="00851665" w:rsidRDefault="00851665">
            <w:pPr>
              <w:jc w:val="center"/>
              <w:rPr>
                <w:rFonts w:ascii="Times New Roman" w:hAnsi="Times New Roman"/>
              </w:rPr>
            </w:pPr>
            <w:r>
              <w:rPr>
                <w:rFonts w:ascii="Times New Roman" w:hAnsi="Times New Roman"/>
              </w:rPr>
              <w:t>0,74</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72A836" w14:textId="77777777" w:rsidR="00851665" w:rsidRDefault="00851665">
            <w:pPr>
              <w:jc w:val="center"/>
              <w:rPr>
                <w:rFonts w:ascii="Times New Roman" w:hAnsi="Times New Roman"/>
              </w:rPr>
            </w:pPr>
            <w:r>
              <w:rPr>
                <w:rFonts w:ascii="Times New Roman" w:hAnsi="Times New Roman"/>
              </w:rPr>
              <w:t>High</w:t>
            </w:r>
          </w:p>
        </w:tc>
      </w:tr>
      <w:tr w:rsidR="00851665" w14:paraId="0261E83C"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F0F8060" w14:textId="77777777" w:rsidR="00851665" w:rsidRDefault="00851665">
            <w:pPr>
              <w:ind w:left="281" w:hanging="281"/>
              <w:jc w:val="center"/>
              <w:rPr>
                <w:rFonts w:ascii="Times New Roman" w:hAnsi="Times New Roman"/>
              </w:rPr>
            </w:pPr>
            <w:r>
              <w:rPr>
                <w:rFonts w:ascii="Times New Roman" w:hAnsi="Times New Roman"/>
              </w:rPr>
              <w:t>4</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0BCC747" w14:textId="77777777" w:rsidR="00851665" w:rsidRDefault="00851665">
            <w:pPr>
              <w:jc w:val="center"/>
              <w:rPr>
                <w:rFonts w:ascii="Times New Roman" w:hAnsi="Times New Roman"/>
              </w:rPr>
            </w:pPr>
            <w:r>
              <w:rPr>
                <w:rFonts w:ascii="Times New Roman" w:hAnsi="Times New Roman"/>
              </w:rPr>
              <w:t>ERW</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535D7EB" w14:textId="77777777" w:rsidR="00851665" w:rsidRDefault="00851665">
            <w:pPr>
              <w:jc w:val="center"/>
              <w:rPr>
                <w:rFonts w:ascii="Times New Roman" w:hAnsi="Times New Roman"/>
              </w:rPr>
            </w:pPr>
            <w:r>
              <w:rPr>
                <w:rFonts w:ascii="Times New Roman" w:hAnsi="Times New Roman"/>
              </w:rPr>
              <w:t>17,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A92625" w14:textId="77777777" w:rsidR="00851665" w:rsidRDefault="00851665">
            <w:pPr>
              <w:jc w:val="center"/>
              <w:rPr>
                <w:rFonts w:ascii="Times New Roman" w:hAnsi="Times New Roman"/>
              </w:rPr>
            </w:pPr>
            <w:r>
              <w:rPr>
                <w:rFonts w:ascii="Times New Roman" w:hAnsi="Times New Roman"/>
              </w:rPr>
              <w:t>76</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290FC3" w14:textId="77777777" w:rsidR="00851665" w:rsidRDefault="00851665">
            <w:pPr>
              <w:jc w:val="center"/>
              <w:rPr>
                <w:rFonts w:ascii="Times New Roman" w:hAnsi="Times New Roman"/>
              </w:rPr>
            </w:pPr>
            <w:r>
              <w:rPr>
                <w:rFonts w:ascii="Times New Roman" w:hAnsi="Times New Roman"/>
              </w:rPr>
              <w:t>0,71</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4EA021" w14:textId="77777777" w:rsidR="00851665" w:rsidRDefault="00851665">
            <w:pPr>
              <w:jc w:val="center"/>
              <w:rPr>
                <w:rFonts w:ascii="Times New Roman" w:hAnsi="Times New Roman"/>
              </w:rPr>
            </w:pPr>
            <w:r>
              <w:rPr>
                <w:rFonts w:ascii="Times New Roman" w:hAnsi="Times New Roman"/>
              </w:rPr>
              <w:t xml:space="preserve">High </w:t>
            </w:r>
          </w:p>
        </w:tc>
      </w:tr>
      <w:tr w:rsidR="00851665" w14:paraId="200C9741"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116FBE6" w14:textId="77777777" w:rsidR="00851665" w:rsidRDefault="00851665">
            <w:pPr>
              <w:ind w:left="281" w:hanging="281"/>
              <w:jc w:val="center"/>
              <w:rPr>
                <w:rFonts w:ascii="Times New Roman" w:hAnsi="Times New Roman"/>
              </w:rPr>
            </w:pPr>
            <w:r>
              <w:rPr>
                <w:rFonts w:ascii="Times New Roman" w:hAnsi="Times New Roman"/>
              </w:rPr>
              <w:t>5</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9CA5F93" w14:textId="77777777" w:rsidR="00851665" w:rsidRDefault="00851665">
            <w:pPr>
              <w:jc w:val="center"/>
              <w:rPr>
                <w:rFonts w:ascii="Times New Roman" w:hAnsi="Times New Roman"/>
              </w:rPr>
            </w:pPr>
            <w:r>
              <w:rPr>
                <w:rFonts w:ascii="Times New Roman" w:hAnsi="Times New Roman"/>
              </w:rPr>
              <w:t>FU</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3C18402" w14:textId="77777777" w:rsidR="00851665" w:rsidRDefault="00851665">
            <w:pPr>
              <w:jc w:val="center"/>
              <w:rPr>
                <w:rFonts w:ascii="Times New Roman" w:hAnsi="Times New Roman"/>
              </w:rPr>
            </w:pPr>
            <w:r>
              <w:rPr>
                <w:rFonts w:ascii="Times New Roman" w:hAnsi="Times New Roman"/>
              </w:rPr>
              <w:t>58,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F1FFE5" w14:textId="77777777" w:rsidR="00851665" w:rsidRDefault="00851665">
            <w:pPr>
              <w:jc w:val="center"/>
              <w:rPr>
                <w:rFonts w:ascii="Times New Roman" w:hAnsi="Times New Roman"/>
              </w:rPr>
            </w:pPr>
            <w:r>
              <w:rPr>
                <w:rFonts w:ascii="Times New Roman" w:hAnsi="Times New Roman"/>
              </w:rPr>
              <w:t>90</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F2AC63" w14:textId="77777777" w:rsidR="00851665" w:rsidRDefault="00851665">
            <w:pPr>
              <w:jc w:val="center"/>
              <w:rPr>
                <w:rFonts w:ascii="Times New Roman" w:hAnsi="Times New Roman"/>
              </w:rPr>
            </w:pPr>
            <w:r>
              <w:rPr>
                <w:rFonts w:ascii="Times New Roman" w:hAnsi="Times New Roman"/>
              </w:rPr>
              <w:t>0,76</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CC34A5" w14:textId="77777777" w:rsidR="00851665" w:rsidRDefault="00851665">
            <w:pPr>
              <w:jc w:val="center"/>
              <w:rPr>
                <w:rFonts w:ascii="Times New Roman" w:hAnsi="Times New Roman"/>
              </w:rPr>
            </w:pPr>
            <w:r>
              <w:rPr>
                <w:rFonts w:ascii="Times New Roman" w:hAnsi="Times New Roman"/>
              </w:rPr>
              <w:t>High</w:t>
            </w:r>
          </w:p>
        </w:tc>
      </w:tr>
      <w:tr w:rsidR="00851665" w14:paraId="65A46C83"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134F03" w14:textId="77777777" w:rsidR="00851665" w:rsidRDefault="00851665">
            <w:pPr>
              <w:ind w:left="281" w:hanging="281"/>
              <w:jc w:val="center"/>
              <w:rPr>
                <w:rFonts w:ascii="Times New Roman" w:hAnsi="Times New Roman"/>
              </w:rPr>
            </w:pPr>
            <w:r>
              <w:rPr>
                <w:rFonts w:ascii="Times New Roman" w:hAnsi="Times New Roman"/>
              </w:rPr>
              <w:t>6</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5CAFAFB" w14:textId="77777777" w:rsidR="00851665" w:rsidRDefault="00851665">
            <w:pPr>
              <w:jc w:val="center"/>
              <w:rPr>
                <w:rFonts w:ascii="Times New Roman" w:hAnsi="Times New Roman"/>
              </w:rPr>
            </w:pPr>
            <w:r>
              <w:rPr>
                <w:rFonts w:ascii="Times New Roman" w:hAnsi="Times New Roman"/>
              </w:rPr>
              <w:t>IAA</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70B67AB" w14:textId="77777777" w:rsidR="00851665" w:rsidRDefault="00851665">
            <w:pPr>
              <w:jc w:val="center"/>
              <w:rPr>
                <w:rFonts w:ascii="Times New Roman" w:hAnsi="Times New Roman"/>
              </w:rPr>
            </w:pPr>
            <w:r>
              <w:rPr>
                <w:rFonts w:ascii="Times New Roman" w:hAnsi="Times New Roman"/>
              </w:rPr>
              <w:t>23</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94E7F5" w14:textId="77777777" w:rsidR="00851665" w:rsidRDefault="00851665">
            <w:pPr>
              <w:jc w:val="center"/>
              <w:rPr>
                <w:rFonts w:ascii="Times New Roman" w:hAnsi="Times New Roman"/>
              </w:rPr>
            </w:pPr>
            <w:r>
              <w:rPr>
                <w:rFonts w:ascii="Times New Roman" w:hAnsi="Times New Roman"/>
              </w:rPr>
              <w:t>80</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937DDE" w14:textId="77777777" w:rsidR="00851665" w:rsidRDefault="00851665">
            <w:pPr>
              <w:jc w:val="center"/>
              <w:rPr>
                <w:rFonts w:ascii="Times New Roman" w:hAnsi="Times New Roman"/>
              </w:rPr>
            </w:pPr>
            <w:r>
              <w:rPr>
                <w:rFonts w:ascii="Times New Roman" w:hAnsi="Times New Roman"/>
              </w:rPr>
              <w:t>0,74</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507BA5" w14:textId="77777777" w:rsidR="00851665" w:rsidRDefault="00851665">
            <w:pPr>
              <w:jc w:val="center"/>
              <w:rPr>
                <w:rFonts w:ascii="Times New Roman" w:hAnsi="Times New Roman"/>
              </w:rPr>
            </w:pPr>
            <w:r>
              <w:rPr>
                <w:rFonts w:ascii="Times New Roman" w:hAnsi="Times New Roman"/>
              </w:rPr>
              <w:t xml:space="preserve">High </w:t>
            </w:r>
          </w:p>
        </w:tc>
      </w:tr>
      <w:tr w:rsidR="00851665" w14:paraId="2B624CB8"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FE3DC4A" w14:textId="77777777" w:rsidR="00851665" w:rsidRDefault="00851665">
            <w:pPr>
              <w:ind w:left="281" w:hanging="281"/>
              <w:jc w:val="center"/>
              <w:rPr>
                <w:rFonts w:ascii="Times New Roman" w:hAnsi="Times New Roman"/>
              </w:rPr>
            </w:pPr>
            <w:r>
              <w:rPr>
                <w:rFonts w:ascii="Times New Roman" w:hAnsi="Times New Roman"/>
              </w:rPr>
              <w:t>7</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3870902" w14:textId="77777777" w:rsidR="00851665" w:rsidRDefault="00851665">
            <w:pPr>
              <w:jc w:val="center"/>
              <w:rPr>
                <w:rFonts w:ascii="Times New Roman" w:hAnsi="Times New Roman"/>
              </w:rPr>
            </w:pPr>
            <w:r>
              <w:rPr>
                <w:rFonts w:ascii="Times New Roman" w:hAnsi="Times New Roman"/>
              </w:rPr>
              <w:t>NPA</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E714A99" w14:textId="77777777" w:rsidR="00851665" w:rsidRDefault="00851665">
            <w:pPr>
              <w:jc w:val="center"/>
              <w:rPr>
                <w:rFonts w:ascii="Times New Roman" w:hAnsi="Times New Roman"/>
              </w:rPr>
            </w:pPr>
            <w:r>
              <w:rPr>
                <w:rFonts w:ascii="Times New Roman" w:hAnsi="Times New Roman"/>
              </w:rPr>
              <w:t>12,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47A441" w14:textId="77777777" w:rsidR="00851665" w:rsidRDefault="00851665">
            <w:pPr>
              <w:jc w:val="center"/>
              <w:rPr>
                <w:rFonts w:ascii="Times New Roman" w:hAnsi="Times New Roman"/>
              </w:rPr>
            </w:pPr>
            <w:r>
              <w:rPr>
                <w:rFonts w:ascii="Times New Roman" w:hAnsi="Times New Roman"/>
              </w:rPr>
              <w:t>80</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750ED5" w14:textId="77777777" w:rsidR="00851665" w:rsidRDefault="00851665">
            <w:pPr>
              <w:jc w:val="center"/>
              <w:rPr>
                <w:rFonts w:ascii="Times New Roman" w:hAnsi="Times New Roman"/>
              </w:rPr>
            </w:pPr>
            <w:r>
              <w:rPr>
                <w:rFonts w:ascii="Times New Roman" w:hAnsi="Times New Roman"/>
              </w:rPr>
              <w:t>0,77</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C6C436" w14:textId="77777777" w:rsidR="00851665" w:rsidRDefault="00851665">
            <w:pPr>
              <w:jc w:val="center"/>
              <w:rPr>
                <w:rFonts w:ascii="Times New Roman" w:hAnsi="Times New Roman"/>
              </w:rPr>
            </w:pPr>
            <w:r>
              <w:rPr>
                <w:rFonts w:ascii="Times New Roman" w:hAnsi="Times New Roman"/>
              </w:rPr>
              <w:t>High</w:t>
            </w:r>
          </w:p>
        </w:tc>
      </w:tr>
      <w:tr w:rsidR="00851665" w14:paraId="567B9D79"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26077B" w14:textId="77777777" w:rsidR="00851665" w:rsidRDefault="00851665">
            <w:pPr>
              <w:ind w:left="281" w:hanging="281"/>
              <w:jc w:val="center"/>
              <w:rPr>
                <w:rFonts w:ascii="Times New Roman" w:hAnsi="Times New Roman"/>
              </w:rPr>
            </w:pPr>
            <w:r>
              <w:rPr>
                <w:rFonts w:ascii="Times New Roman" w:hAnsi="Times New Roman"/>
              </w:rPr>
              <w:t>8</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EF9F551" w14:textId="77777777" w:rsidR="00851665" w:rsidRDefault="00851665">
            <w:pPr>
              <w:jc w:val="center"/>
              <w:rPr>
                <w:rFonts w:ascii="Times New Roman" w:hAnsi="Times New Roman"/>
              </w:rPr>
            </w:pPr>
            <w:r>
              <w:rPr>
                <w:rFonts w:ascii="Times New Roman" w:hAnsi="Times New Roman"/>
              </w:rPr>
              <w:t>NS</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644F32C" w14:textId="77777777" w:rsidR="00851665" w:rsidRDefault="00851665">
            <w:pPr>
              <w:jc w:val="center"/>
              <w:rPr>
                <w:rFonts w:ascii="Times New Roman" w:hAnsi="Times New Roman"/>
              </w:rPr>
            </w:pPr>
            <w:r>
              <w:rPr>
                <w:rFonts w:ascii="Times New Roman" w:hAnsi="Times New Roman"/>
              </w:rPr>
              <w:t>57,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31DB83" w14:textId="77777777" w:rsidR="00851665" w:rsidRDefault="00851665">
            <w:pPr>
              <w:jc w:val="center"/>
              <w:rPr>
                <w:rFonts w:ascii="Times New Roman" w:hAnsi="Times New Roman"/>
              </w:rPr>
            </w:pPr>
            <w:r>
              <w:rPr>
                <w:rFonts w:ascii="Times New Roman" w:hAnsi="Times New Roman"/>
              </w:rPr>
              <w:t>100</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BF2C72" w14:textId="77777777" w:rsidR="00851665" w:rsidRDefault="00851665">
            <w:pPr>
              <w:jc w:val="center"/>
              <w:rPr>
                <w:rFonts w:ascii="Times New Roman" w:hAnsi="Times New Roman"/>
              </w:rPr>
            </w:pPr>
            <w:r>
              <w:rPr>
                <w:rFonts w:ascii="Times New Roman" w:hAnsi="Times New Roman"/>
              </w:rPr>
              <w:t>1</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18F4FF" w14:textId="77777777" w:rsidR="00851665" w:rsidRDefault="00851665">
            <w:pPr>
              <w:jc w:val="center"/>
              <w:rPr>
                <w:rFonts w:ascii="Times New Roman" w:hAnsi="Times New Roman"/>
              </w:rPr>
            </w:pPr>
            <w:r>
              <w:rPr>
                <w:rFonts w:ascii="Times New Roman" w:hAnsi="Times New Roman"/>
              </w:rPr>
              <w:t xml:space="preserve">High </w:t>
            </w:r>
          </w:p>
        </w:tc>
      </w:tr>
      <w:tr w:rsidR="00851665" w14:paraId="61FB4205"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F5505B2" w14:textId="77777777" w:rsidR="00851665" w:rsidRDefault="00851665">
            <w:pPr>
              <w:ind w:left="281" w:hanging="281"/>
              <w:jc w:val="center"/>
              <w:rPr>
                <w:rFonts w:ascii="Times New Roman" w:hAnsi="Times New Roman"/>
              </w:rPr>
            </w:pPr>
            <w:r>
              <w:rPr>
                <w:rFonts w:ascii="Times New Roman" w:hAnsi="Times New Roman"/>
              </w:rPr>
              <w:t>9</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C8563A" w14:textId="77777777" w:rsidR="00851665" w:rsidRDefault="00851665">
            <w:pPr>
              <w:jc w:val="center"/>
              <w:rPr>
                <w:rFonts w:ascii="Times New Roman" w:hAnsi="Times New Roman"/>
              </w:rPr>
            </w:pPr>
            <w:r>
              <w:rPr>
                <w:rFonts w:ascii="Times New Roman" w:hAnsi="Times New Roman"/>
              </w:rPr>
              <w:t>RN</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FA0E3BC" w14:textId="77777777" w:rsidR="00851665" w:rsidRDefault="00851665">
            <w:pPr>
              <w:jc w:val="center"/>
              <w:rPr>
                <w:rFonts w:ascii="Times New Roman" w:hAnsi="Times New Roman"/>
              </w:rPr>
            </w:pPr>
            <w:r>
              <w:rPr>
                <w:rFonts w:ascii="Times New Roman" w:hAnsi="Times New Roman"/>
              </w:rPr>
              <w:t>56</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4D7604" w14:textId="77777777" w:rsidR="00851665" w:rsidRDefault="00851665">
            <w:pPr>
              <w:jc w:val="center"/>
              <w:rPr>
                <w:rFonts w:ascii="Times New Roman" w:hAnsi="Times New Roman"/>
              </w:rPr>
            </w:pPr>
            <w:r>
              <w:rPr>
                <w:rFonts w:ascii="Times New Roman" w:hAnsi="Times New Roman"/>
              </w:rPr>
              <w:t>85,7</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B565AD" w14:textId="77777777" w:rsidR="00851665" w:rsidRDefault="00851665">
            <w:pPr>
              <w:jc w:val="center"/>
              <w:rPr>
                <w:rFonts w:ascii="Times New Roman" w:hAnsi="Times New Roman"/>
              </w:rPr>
            </w:pPr>
            <w:r>
              <w:rPr>
                <w:rFonts w:ascii="Times New Roman" w:hAnsi="Times New Roman"/>
              </w:rPr>
              <w:t>0,67</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0A58BF" w14:textId="77777777" w:rsidR="00851665" w:rsidRDefault="00851665">
            <w:pPr>
              <w:jc w:val="center"/>
              <w:rPr>
                <w:rFonts w:ascii="Times New Roman" w:hAnsi="Times New Roman"/>
              </w:rPr>
            </w:pPr>
            <w:r>
              <w:rPr>
                <w:rFonts w:ascii="Times New Roman" w:hAnsi="Times New Roman"/>
              </w:rPr>
              <w:t xml:space="preserve">Medium </w:t>
            </w:r>
          </w:p>
        </w:tc>
      </w:tr>
      <w:tr w:rsidR="00851665" w14:paraId="09D49A80"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20A137" w14:textId="77777777" w:rsidR="00851665" w:rsidRDefault="00851665">
            <w:pPr>
              <w:ind w:left="281" w:hanging="281"/>
              <w:jc w:val="center"/>
              <w:rPr>
                <w:rFonts w:ascii="Times New Roman" w:hAnsi="Times New Roman"/>
              </w:rPr>
            </w:pPr>
            <w:r>
              <w:rPr>
                <w:rFonts w:ascii="Times New Roman" w:hAnsi="Times New Roman"/>
              </w:rPr>
              <w:lastRenderedPageBreak/>
              <w:t>10</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1D5C54D" w14:textId="77777777" w:rsidR="00851665" w:rsidRDefault="00851665">
            <w:pPr>
              <w:jc w:val="center"/>
              <w:rPr>
                <w:rFonts w:ascii="Times New Roman" w:hAnsi="Times New Roman"/>
              </w:rPr>
            </w:pPr>
            <w:r>
              <w:rPr>
                <w:rFonts w:ascii="Times New Roman" w:hAnsi="Times New Roman"/>
              </w:rPr>
              <w:t>RPM</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0FEDA70" w14:textId="77777777" w:rsidR="00851665" w:rsidRDefault="00851665">
            <w:pPr>
              <w:jc w:val="center"/>
              <w:rPr>
                <w:rFonts w:ascii="Times New Roman" w:hAnsi="Times New Roman"/>
              </w:rPr>
            </w:pPr>
            <w:r>
              <w:rPr>
                <w:rFonts w:ascii="Times New Roman" w:hAnsi="Times New Roman"/>
              </w:rPr>
              <w:t>53,5</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0ECEC1" w14:textId="77777777" w:rsidR="00851665" w:rsidRDefault="00851665">
            <w:pPr>
              <w:jc w:val="center"/>
              <w:rPr>
                <w:rFonts w:ascii="Times New Roman" w:hAnsi="Times New Roman"/>
              </w:rPr>
            </w:pPr>
            <w:r>
              <w:rPr>
                <w:rFonts w:ascii="Times New Roman" w:hAnsi="Times New Roman"/>
              </w:rPr>
              <w:t>98</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1EBAAD" w14:textId="77777777" w:rsidR="00851665" w:rsidRDefault="00851665">
            <w:pPr>
              <w:jc w:val="center"/>
              <w:rPr>
                <w:rFonts w:ascii="Times New Roman" w:hAnsi="Times New Roman"/>
              </w:rPr>
            </w:pPr>
            <w:r>
              <w:rPr>
                <w:rFonts w:ascii="Times New Roman" w:hAnsi="Times New Roman"/>
              </w:rPr>
              <w:t>0,96</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EC3C5E" w14:textId="77777777" w:rsidR="00851665" w:rsidRDefault="00851665">
            <w:pPr>
              <w:jc w:val="center"/>
              <w:rPr>
                <w:rFonts w:ascii="Times New Roman" w:hAnsi="Times New Roman"/>
              </w:rPr>
            </w:pPr>
            <w:r>
              <w:rPr>
                <w:rFonts w:ascii="Times New Roman" w:hAnsi="Times New Roman"/>
              </w:rPr>
              <w:t>High</w:t>
            </w:r>
          </w:p>
        </w:tc>
      </w:tr>
      <w:tr w:rsidR="00851665" w14:paraId="4187BB88"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37C464" w14:textId="77777777" w:rsidR="00851665" w:rsidRDefault="00851665">
            <w:pPr>
              <w:ind w:left="281" w:hanging="281"/>
              <w:jc w:val="center"/>
              <w:rPr>
                <w:rFonts w:ascii="Times New Roman" w:hAnsi="Times New Roman"/>
              </w:rPr>
            </w:pPr>
            <w:r>
              <w:rPr>
                <w:rFonts w:ascii="Times New Roman" w:hAnsi="Times New Roman"/>
              </w:rPr>
              <w:t>11</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2760A64" w14:textId="77777777" w:rsidR="00851665" w:rsidRDefault="00851665">
            <w:pPr>
              <w:jc w:val="center"/>
              <w:rPr>
                <w:rFonts w:ascii="Times New Roman" w:hAnsi="Times New Roman"/>
              </w:rPr>
            </w:pPr>
            <w:r>
              <w:rPr>
                <w:rFonts w:ascii="Times New Roman" w:hAnsi="Times New Roman"/>
              </w:rPr>
              <w:t>RAW</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57984E8" w14:textId="77777777" w:rsidR="00851665" w:rsidRDefault="00851665">
            <w:pPr>
              <w:jc w:val="center"/>
              <w:rPr>
                <w:rFonts w:ascii="Times New Roman" w:hAnsi="Times New Roman"/>
              </w:rPr>
            </w:pPr>
            <w:r>
              <w:rPr>
                <w:rFonts w:ascii="Times New Roman" w:hAnsi="Times New Roman"/>
              </w:rPr>
              <w:t>53</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EC854E" w14:textId="77777777" w:rsidR="00851665" w:rsidRDefault="00851665">
            <w:pPr>
              <w:jc w:val="center"/>
              <w:rPr>
                <w:rFonts w:ascii="Times New Roman" w:hAnsi="Times New Roman"/>
              </w:rPr>
            </w:pPr>
            <w:r>
              <w:rPr>
                <w:rFonts w:ascii="Times New Roman" w:hAnsi="Times New Roman"/>
              </w:rPr>
              <w:t>91</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C2F70C" w14:textId="77777777" w:rsidR="00851665" w:rsidRDefault="00851665">
            <w:pPr>
              <w:jc w:val="center"/>
              <w:rPr>
                <w:rFonts w:ascii="Times New Roman" w:hAnsi="Times New Roman"/>
              </w:rPr>
            </w:pPr>
            <w:r>
              <w:rPr>
                <w:rFonts w:ascii="Times New Roman" w:hAnsi="Times New Roman"/>
              </w:rPr>
              <w:t>0,81</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8C6EE9" w14:textId="77777777" w:rsidR="00851665" w:rsidRDefault="00851665">
            <w:pPr>
              <w:jc w:val="center"/>
              <w:rPr>
                <w:rFonts w:ascii="Times New Roman" w:hAnsi="Times New Roman"/>
              </w:rPr>
            </w:pPr>
            <w:r>
              <w:rPr>
                <w:rFonts w:ascii="Times New Roman" w:hAnsi="Times New Roman"/>
              </w:rPr>
              <w:t xml:space="preserve">High </w:t>
            </w:r>
          </w:p>
        </w:tc>
      </w:tr>
      <w:tr w:rsidR="00851665" w14:paraId="517A3280" w14:textId="77777777" w:rsidTr="00851665">
        <w:trPr>
          <w:jc w:val="center"/>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F3236E9" w14:textId="77777777" w:rsidR="00851665" w:rsidRDefault="00851665">
            <w:pPr>
              <w:ind w:left="281" w:hanging="281"/>
              <w:jc w:val="center"/>
              <w:rPr>
                <w:rFonts w:ascii="Times New Roman" w:hAnsi="Times New Roman"/>
              </w:rPr>
            </w:pPr>
            <w:r>
              <w:rPr>
                <w:rFonts w:ascii="Times New Roman" w:hAnsi="Times New Roman"/>
              </w:rPr>
              <w:t>12</w:t>
            </w:r>
          </w:p>
        </w:tc>
        <w:tc>
          <w:tcPr>
            <w:tcW w:w="17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4714EB5" w14:textId="77777777" w:rsidR="00851665" w:rsidRDefault="00851665">
            <w:pPr>
              <w:jc w:val="center"/>
              <w:rPr>
                <w:rFonts w:ascii="Times New Roman" w:hAnsi="Times New Roman"/>
              </w:rPr>
            </w:pPr>
            <w:r>
              <w:rPr>
                <w:rFonts w:ascii="Times New Roman" w:hAnsi="Times New Roman"/>
              </w:rPr>
              <w:t>WLN</w:t>
            </w:r>
          </w:p>
        </w:tc>
        <w:tc>
          <w:tcPr>
            <w:tcW w:w="10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E522DC" w14:textId="77777777" w:rsidR="00851665" w:rsidRDefault="00851665">
            <w:pPr>
              <w:jc w:val="center"/>
              <w:rPr>
                <w:rFonts w:ascii="Times New Roman" w:hAnsi="Times New Roman"/>
              </w:rPr>
            </w:pPr>
            <w:r>
              <w:rPr>
                <w:rFonts w:ascii="Times New Roman" w:hAnsi="Times New Roman"/>
              </w:rPr>
              <w:t>20</w:t>
            </w:r>
          </w:p>
        </w:tc>
        <w:tc>
          <w:tcPr>
            <w:tcW w:w="10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773919" w14:textId="77777777" w:rsidR="00851665" w:rsidRDefault="00851665">
            <w:pPr>
              <w:jc w:val="center"/>
              <w:rPr>
                <w:rFonts w:ascii="Times New Roman" w:hAnsi="Times New Roman"/>
              </w:rPr>
            </w:pPr>
            <w:r>
              <w:rPr>
                <w:rFonts w:ascii="Times New Roman" w:hAnsi="Times New Roman"/>
              </w:rPr>
              <w:t>90</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D6527D" w14:textId="77777777" w:rsidR="00851665" w:rsidRDefault="00851665">
            <w:pPr>
              <w:jc w:val="center"/>
              <w:rPr>
                <w:rFonts w:ascii="Times New Roman" w:hAnsi="Times New Roman"/>
              </w:rPr>
            </w:pPr>
            <w:r>
              <w:rPr>
                <w:rFonts w:ascii="Times New Roman" w:hAnsi="Times New Roman"/>
              </w:rPr>
              <w:t>0,87</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278084" w14:textId="77777777" w:rsidR="00851665" w:rsidRDefault="00851665">
            <w:pPr>
              <w:jc w:val="center"/>
              <w:rPr>
                <w:rFonts w:ascii="Times New Roman" w:hAnsi="Times New Roman"/>
              </w:rPr>
            </w:pPr>
            <w:r>
              <w:rPr>
                <w:rFonts w:ascii="Times New Roman" w:hAnsi="Times New Roman"/>
              </w:rPr>
              <w:t>High</w:t>
            </w:r>
          </w:p>
        </w:tc>
      </w:tr>
      <w:tr w:rsidR="00851665" w14:paraId="359E2DB7" w14:textId="77777777" w:rsidTr="00851665">
        <w:trPr>
          <w:jc w:val="center"/>
        </w:trPr>
        <w:tc>
          <w:tcPr>
            <w:tcW w:w="4563"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7F03D94" w14:textId="77777777" w:rsidR="00851665" w:rsidRDefault="00851665">
            <w:pPr>
              <w:jc w:val="center"/>
              <w:rPr>
                <w:rFonts w:ascii="Times New Roman" w:hAnsi="Times New Roman"/>
                <w:b/>
              </w:rPr>
            </w:pPr>
            <w:r>
              <w:rPr>
                <w:rFonts w:ascii="Times New Roman" w:hAnsi="Times New Roman"/>
                <w:b/>
              </w:rPr>
              <w:t xml:space="preserve">Average </w:t>
            </w:r>
          </w:p>
        </w:tc>
        <w:tc>
          <w:tcPr>
            <w:tcW w:w="9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7731E1" w14:textId="77777777" w:rsidR="00851665" w:rsidRDefault="00851665">
            <w:pPr>
              <w:jc w:val="center"/>
              <w:rPr>
                <w:rFonts w:ascii="Times New Roman" w:hAnsi="Times New Roman"/>
                <w:b/>
              </w:rPr>
            </w:pPr>
            <w:r>
              <w:rPr>
                <w:rFonts w:ascii="Times New Roman" w:hAnsi="Times New Roman"/>
                <w:b/>
              </w:rPr>
              <w:t>0,79</w:t>
            </w:r>
          </w:p>
        </w:tc>
        <w:tc>
          <w:tcPr>
            <w:tcW w:w="14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C159C9" w14:textId="77777777" w:rsidR="00851665" w:rsidRDefault="00851665">
            <w:pPr>
              <w:jc w:val="center"/>
              <w:rPr>
                <w:rFonts w:ascii="Times New Roman" w:hAnsi="Times New Roman"/>
                <w:b/>
              </w:rPr>
            </w:pPr>
            <w:r>
              <w:rPr>
                <w:rFonts w:ascii="Times New Roman" w:hAnsi="Times New Roman"/>
                <w:b/>
              </w:rPr>
              <w:t xml:space="preserve">High </w:t>
            </w:r>
          </w:p>
        </w:tc>
      </w:tr>
    </w:tbl>
    <w:p w14:paraId="104C9A14" w14:textId="77777777" w:rsidR="00851665" w:rsidRDefault="00851665" w:rsidP="00851665">
      <w:pPr>
        <w:pStyle w:val="TextBody"/>
        <w:spacing w:before="120"/>
        <w:ind w:firstLine="567"/>
        <w:rPr>
          <w:color w:val="000000"/>
          <w:sz w:val="24"/>
          <w:szCs w:val="24"/>
          <w:shd w:val="clear" w:color="auto" w:fill="FFFFFF"/>
        </w:rPr>
      </w:pPr>
      <w:r>
        <w:rPr>
          <w:color w:val="000000"/>
          <w:sz w:val="24"/>
          <w:szCs w:val="24"/>
          <w:shd w:val="clear" w:color="auto" w:fill="FFFFFF"/>
        </w:rPr>
        <w:t xml:space="preserve">Based on Table 7 above, information is obtained that 10 students obtained an n-gain score of &gt;0.7 with high category, and 2 students obtained an n-gain score of 0.3≤g≤0.7 with a medium category so that the n-gain score average obtained was 0.79 in the high category. These results indicate that after using the module there was an improvement in students' critical thinking skills. </w:t>
      </w:r>
    </w:p>
    <w:p w14:paraId="65BFA783" w14:textId="77777777" w:rsidR="00851665" w:rsidRDefault="00851665" w:rsidP="00851665">
      <w:pPr>
        <w:pStyle w:val="TextBody"/>
        <w:ind w:firstLine="567"/>
        <w:rPr>
          <w:color w:val="000000"/>
          <w:sz w:val="24"/>
          <w:szCs w:val="24"/>
          <w:shd w:val="clear" w:color="auto" w:fill="FFFFFF"/>
        </w:rPr>
      </w:pPr>
    </w:p>
    <w:p w14:paraId="048A39EA" w14:textId="6392EF00" w:rsidR="00851665" w:rsidRDefault="00851665" w:rsidP="00851665">
      <w:pPr>
        <w:pStyle w:val="TextBody"/>
        <w:keepNext/>
        <w:ind w:firstLine="567"/>
        <w:jc w:val="center"/>
      </w:pPr>
      <w:r>
        <w:rPr>
          <w:noProof/>
        </w:rPr>
        <w:drawing>
          <wp:inline distT="0" distB="0" distL="0" distR="0" wp14:anchorId="10169CF9" wp14:editId="029685AD">
            <wp:extent cx="3295650" cy="1704975"/>
            <wp:effectExtent l="0" t="0" r="0"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DC7A02" w14:textId="77777777" w:rsidR="00851665" w:rsidRDefault="00851665" w:rsidP="00851665">
      <w:pPr>
        <w:pStyle w:val="Caption"/>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Figur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Figur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2</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 xml:space="preserve">. </w:t>
      </w:r>
      <w:r>
        <w:rPr>
          <w:rFonts w:ascii="Times New Roman" w:hAnsi="Times New Roman"/>
          <w:i w:val="0"/>
          <w:color w:val="000000" w:themeColor="text1"/>
          <w:sz w:val="24"/>
          <w:szCs w:val="24"/>
        </w:rPr>
        <w:t>Graph of Increasing Critical Thinking Skills for Each Indicator</w:t>
      </w:r>
    </w:p>
    <w:p w14:paraId="36417AD0" w14:textId="2A282F8A" w:rsidR="00851665" w:rsidRDefault="00851665" w:rsidP="00851665">
      <w:pPr>
        <w:pStyle w:val="TextBody"/>
        <w:ind w:firstLine="567"/>
        <w:rPr>
          <w:color w:val="000000"/>
          <w:sz w:val="24"/>
          <w:szCs w:val="24"/>
          <w:shd w:val="clear" w:color="auto" w:fill="FFFFFF"/>
        </w:rPr>
      </w:pPr>
      <w:r>
        <w:rPr>
          <w:sz w:val="24"/>
          <w:szCs w:val="24"/>
        </w:rPr>
        <w:t>Figure 2 contains a graph showing critical thinking skills of the students in three indicators trained from the score of the pretest and posttest. Based on Figure 2, it can be seen if after using the acid-base module with SETS approach, students have increased their critical thinking skills for three indicators trained. This increase shows that the critical thinking skills of the students can be improved by the use of the SETS approach. It is in accordance with the previous research from</w:t>
      </w:r>
      <w:r>
        <w:rPr>
          <w:color w:val="000000"/>
          <w:sz w:val="24"/>
          <w:szCs w:val="24"/>
        </w:rPr>
        <w:t xml:space="preserve"> </w:t>
      </w:r>
      <w:r>
        <w:rPr>
          <w:color w:val="000000"/>
          <w:sz w:val="24"/>
          <w:szCs w:val="24"/>
        </w:rPr>
        <w:fldChar w:fldCharType="begin" w:fldLock="1"/>
      </w:r>
      <w:r>
        <w:rPr>
          <w:color w:val="000000"/>
          <w:sz w:val="24"/>
          <w:szCs w:val="24"/>
        </w:rPr>
        <w:instrText>ADDIN CSL_CITATION {"citationItems":[{"id":"ITEM-1","itemData":{"ISBN":"1707079501","abstract":"Penelitian ini bertujuan untuk mendeskripsikan keefektifan perangkat pembelajaran dengan pendekatan STEM untuk melatihkan keterampilan berpikir kritis peserta didik. Keefektifan perangkat pembelajaran dianalisis berdasarkan hasil tes keterampilan berpikir kritis dan respons peserta didik terhadap pembelajaran. Teknik pengumpulan data dilakukan dengan metode tes dan metode angket. Metode tes digunakan untuk mengetahui ketercapaian keterampilan berpikir kritis peserta didik, sedangkan metode angket digunakan untuk mengetahui respons peserta didik terhadap perangkat pembelajaran yang digunakan. Uji coba terhadap perangkat pembelajaran dilakukan pada 75 peserta didik kelas XI SMAN 3 Sidoarjo menggunakan metode one grup pre-test post-test design experimental. Hasil analisis data menunjukkan bahwa skor keterampilan berpikir kritis peserta didik mengalami peningkatan setelah diterapkannya pembelajaran STEM dengan kategori tinggi. Selain itu, sebagian besar peserta didik memberikan respons positif terhadap komponen pembelajaran dan menunjukkan minat yang baik untuk mengulangi pembelajaran dengan pendekatan STEM. Berdasarkan hasil analisis data, dapat disimpulkan bahwa perangkat pembelajaran dengan pendekatan STEM efektif digunakan untuk melatihkan keterampilan berpikir kritis peserta didik","author":[{"dropping-particle":"","family":"Putri, W. R., Supardi, Z. I., &amp; Sudibyo","given":"E.","non-dropping-particle":"","parse-names":false,"suffix":""}],"container-title":"Jurnal Education and Development","id":"ITEM-1","issue":"2","issued":{"date-parts":[["2020"]]},"page":"281-284","title":"the Effectiveness of Learning Devices Through the Stem Approaches To Train Students ' Critical","type":"article-journal","volume":"8"},"uris":["http://www.mendeley.com/documents/?uuid=a97b3e14-81be-4faf-ac36-a2282d80d5a1"]}],"mendeley":{"formattedCitation":"(Putri, W. R., Supardi, Z. I., &amp; Sudibyo, 2020)","manualFormatting":"Putri, W. R., Supardi, Z. I., &amp; Sudibyo (2020)","plainTextFormattedCitation":"(Putri, W. R., Supardi, Z. I., &amp; Sudibyo, 2020)","previouslyFormattedCitation":"(Putri, W. R., Supardi, Z. I., &amp; Sudibyo, 2020)"},"properties":{"noteIndex":0},"schema":"https://github.com/citation-style-language/schema/raw/master/csl-citation.json"}</w:instrText>
      </w:r>
      <w:r>
        <w:rPr>
          <w:color w:val="000000"/>
          <w:sz w:val="24"/>
          <w:szCs w:val="24"/>
        </w:rPr>
        <w:fldChar w:fldCharType="separate"/>
      </w:r>
      <w:r>
        <w:rPr>
          <w:noProof/>
          <w:color w:val="000000"/>
          <w:sz w:val="24"/>
          <w:szCs w:val="24"/>
        </w:rPr>
        <w:t>Putri, W. R., Supardi, Z. I., &amp; Sudibyo (2020)</w:t>
      </w:r>
      <w:r>
        <w:rPr>
          <w:color w:val="000000"/>
          <w:sz w:val="24"/>
          <w:szCs w:val="24"/>
        </w:rPr>
        <w:fldChar w:fldCharType="end"/>
      </w:r>
      <w:r>
        <w:rPr>
          <w:color w:val="000000"/>
          <w:sz w:val="24"/>
          <w:szCs w:val="24"/>
        </w:rPr>
        <w:t>, which states that learning with the SETS vision can improve the critical thinking skills of the students.</w:t>
      </w:r>
      <w:r>
        <w:rPr>
          <w:color w:val="000000"/>
          <w:sz w:val="24"/>
          <w:szCs w:val="24"/>
          <w:shd w:val="clear" w:color="auto" w:fill="FFFFFF"/>
        </w:rPr>
        <w:t xml:space="preserve"> </w:t>
      </w:r>
    </w:p>
    <w:p w14:paraId="09116079" w14:textId="77777777" w:rsidR="00851665" w:rsidRDefault="00851665" w:rsidP="00851665">
      <w:pPr>
        <w:pStyle w:val="E-JOURNALPicture"/>
        <w:ind w:firstLine="567"/>
        <w:jc w:val="both"/>
        <w:rPr>
          <w:sz w:val="24"/>
          <w:szCs w:val="24"/>
          <w:lang w:val="en-US"/>
        </w:rPr>
      </w:pPr>
      <w:r>
        <w:rPr>
          <w:color w:val="000000"/>
          <w:sz w:val="24"/>
          <w:szCs w:val="24"/>
          <w:shd w:val="clear" w:color="auto" w:fill="FFFFFF"/>
          <w:lang w:val="en-US"/>
        </w:rPr>
        <w:t xml:space="preserve">Based on the analysis results above, it is known if the use of the acid-base module with the SETS approach affects improving the critical thinking skills of the students. It was reinforced by the result of statistical analysis using SPSS 23 based on a hypothesis test. The normality test was carried out before starting the hypothesis test. This normality test aimed to determine the distribution of the data, whether the data was normally distributed or not </w:t>
      </w:r>
      <w:r>
        <w:rPr>
          <w:color w:val="000000"/>
          <w:sz w:val="24"/>
          <w:szCs w:val="24"/>
          <w:shd w:val="clear" w:color="auto" w:fill="FFFFFF"/>
          <w:lang w:val="en-US"/>
        </w:rPr>
        <w:fldChar w:fldCharType="begin" w:fldLock="1"/>
      </w:r>
      <w:r>
        <w:rPr>
          <w:color w:val="000000"/>
          <w:sz w:val="24"/>
          <w:szCs w:val="24"/>
          <w:shd w:val="clear" w:color="auto" w:fill="FFFFFF"/>
          <w:lang w:val="en-US"/>
        </w:rPr>
        <w:instrText>ADDIN CSL_CITATION {"citationItems":[{"id":"ITEM-1","itemData":{"author":[{"dropping-particle":"","family":"Ghozali","given":"I.","non-dropping-particle":"","parse-names":false,"suffix":""}],"edition":"8","id":"ITEM-1","issued":{"date-parts":[["2016"]]},"publisher":"BPFE Universitas Diponegoro.","publisher-place":"Semarang","title":"Aplikasi Analisis Multivariate dengan Program IBM SPSS 23","type":"book"},"uris":["http://www.mendeley.com/documents/?uuid=1b2c669d-a3d0-47e2-a052-9979d222847c"]}],"mendeley":{"formattedCitation":"(Ghozali, 2016)","plainTextFormattedCitation":"(Ghozali, 2016)","previouslyFormattedCitation":"(Ghozali, 2016)"},"properties":{"noteIndex":0},"schema":"https://github.com/citation-style-language/schema/raw/master/csl-citation.json"}</w:instrText>
      </w:r>
      <w:r>
        <w:rPr>
          <w:color w:val="000000"/>
          <w:sz w:val="24"/>
          <w:szCs w:val="24"/>
          <w:shd w:val="clear" w:color="auto" w:fill="FFFFFF"/>
          <w:lang w:val="en-US"/>
        </w:rPr>
        <w:fldChar w:fldCharType="separate"/>
      </w:r>
      <w:r>
        <w:rPr>
          <w:noProof/>
          <w:color w:val="000000"/>
          <w:sz w:val="24"/>
          <w:szCs w:val="24"/>
          <w:shd w:val="clear" w:color="auto" w:fill="FFFFFF"/>
          <w:lang w:val="en-US"/>
        </w:rPr>
        <w:t>(Ghozali, 2016)</w:t>
      </w:r>
      <w:r>
        <w:rPr>
          <w:color w:val="000000"/>
          <w:sz w:val="24"/>
          <w:szCs w:val="24"/>
          <w:shd w:val="clear" w:color="auto" w:fill="FFFFFF"/>
          <w:lang w:val="en-US"/>
        </w:rPr>
        <w:fldChar w:fldCharType="end"/>
      </w:r>
      <w:r>
        <w:rPr>
          <w:color w:val="000000"/>
          <w:sz w:val="24"/>
          <w:szCs w:val="24"/>
          <w:shd w:val="clear" w:color="auto" w:fill="FFFFFF"/>
          <w:lang w:val="en-US"/>
        </w:rPr>
        <w:t xml:space="preserve">. In this study, the chosen test of normality was the Shapiro-Wilk test because the number of data in this study were less than 50, and the Shapiro-Wilk test had higher normality consistency than other normality tests </w:t>
      </w:r>
      <w:r>
        <w:rPr>
          <w:sz w:val="24"/>
          <w:szCs w:val="24"/>
          <w:lang w:val="en-US"/>
        </w:rPr>
        <w:fldChar w:fldCharType="begin" w:fldLock="1"/>
      </w:r>
      <w:r>
        <w:rPr>
          <w:sz w:val="24"/>
          <w:szCs w:val="24"/>
          <w:lang w:val="en-US"/>
        </w:rPr>
        <w:instrText>ADDIN CSL_CITATION {"citationItems":[{"id":"ITEM-1","itemData":{"author":[{"dropping-particle":"","family":"Razali","given":"N.M.","non-dropping-particle":"","parse-names":false,"suffix":""},{"dropping-particle":"","family":"Wah","given":"Yap Bee","non-dropping-particle":"","parse-names":false,"suffix":""}],"container-title":"Journal of Statistical modeling and Analytics","id":"ITEM-1","issue":"1","issued":{"date-parts":[["2011"]]},"page":"21-33","title":"Power Comparision of Shapiro-Wilk, Kolmogorov\u0002Smirnov, Lilliefors, and Anderson-Darling tests.","type":"article-journal","volume":"2"},"uris":["http://www.mendeley.com/documents/?uuid=9348d0f3-15d7-43e9-bbf9-5f01b123dcde"]},{"id":"ITEM-2","itemData":{"abstract":"There are many kinds of normality test method in determining the data whether has the normal distribution or not. Some of these methods result can make different decision so it can be misleading and confusing practitioners in performing statistical tests. Normality test needed a method that can produce consistent decisions. The aim of this research was to compare the results of distribution normality analysis with the Kolmogorov-Smirnov, Lilliefors, and Shapiro-Wilk toward Skewness-Kurtosis test and analyze which one has the best consistency level. This research used secondary data from the report of activity result of one of posyandu in Surabaya. The data is about Weight (W), Height (H), and Index W/H. Total population of the posyandu was 80 subject, then doing simulation of the data so that obtained samples with multiples of 10, there are 10, 20, 30, 40, 50, 60, and 70. Samples were selected by simple random sampling method. This research can be performed the results of normality test decision on each samples and each repetition. This research resulted in the percentage consistency level of the results in three method of normality test toward Skewness-Kurtosis test result, there are Kolmogorov-Smirnov test was 68.26%, the Lilliefors test was 82.54%, and the Shapiro-Wilk test was 90.48%. The conclusion is Shapiro-Wilk test has the best consistency level and then followed by Lilliefors test and Kolmogorov-Smirnov test. The next researchers can analyzed the normal distribution suggested using other methods such as the Anderson-Darling test, Cramer-von Mises test, or Fisher's test cumulat.","author":[{"dropping-particle":"","family":"Oktaviani","given":"Mitha Arvira","non-dropping-particle":"","parse-names":false,"suffix":""},{"dropping-particle":"","family":"Notobroto","given":"Hari Basuki","non-dropping-particle":"","parse-names":false,"suffix":""}],"container-title":"Jurnal Biometrika dan Kependudukan","id":"ITEM-2","issue":"2","issued":{"date-parts":[["2014"]]},"page":"127-135","title":"Perbandingan tingkat konsistensi normalitas distribusi metode Kolmogorov-Smirnov, Lilliefors, Shapiro-Wilk, dan Skewness-Kurtosis","type":"article-journal","volume":"3"},"uris":["http://www.mendeley.com/documents/?uuid=c6454a1e-a932-4d12-b388-c1b56adf8fd4"]}],"mendeley":{"formattedCitation":"(Oktaviani &amp; Notobroto, 2014; Razali &amp; Wah, 2011)","plainTextFormattedCitation":"(Oktaviani &amp; Notobroto, 2014; Razali &amp; Wah, 2011)","previouslyFormattedCitation":"(Oktaviani &amp; Notobroto, 2014; Razali &amp; Wah, 2011)"},"properties":{"noteIndex":0},"schema":"https://github.com/citation-style-language/schema/raw/master/csl-citation.json"}</w:instrText>
      </w:r>
      <w:r>
        <w:rPr>
          <w:sz w:val="24"/>
          <w:szCs w:val="24"/>
          <w:lang w:val="en-US"/>
        </w:rPr>
        <w:fldChar w:fldCharType="separate"/>
      </w:r>
      <w:r>
        <w:rPr>
          <w:noProof/>
          <w:sz w:val="24"/>
          <w:szCs w:val="24"/>
          <w:lang w:val="en-US"/>
        </w:rPr>
        <w:t>(Oktaviani &amp; Notobroto, 2014; Razali &amp; Wah, 2011)</w:t>
      </w:r>
      <w:r>
        <w:rPr>
          <w:sz w:val="24"/>
          <w:szCs w:val="24"/>
          <w:lang w:val="en-US"/>
        </w:rPr>
        <w:fldChar w:fldCharType="end"/>
      </w:r>
      <w:r>
        <w:rPr>
          <w:sz w:val="24"/>
          <w:szCs w:val="24"/>
          <w:lang w:val="en-US"/>
        </w:rPr>
        <w:t>. The normality test of the pretest and the posttest data result is shown in Table 8 below.</w:t>
      </w:r>
    </w:p>
    <w:p w14:paraId="7AAEAC70" w14:textId="77777777" w:rsidR="00851665" w:rsidRDefault="00851665" w:rsidP="00851665">
      <w:pPr>
        <w:pStyle w:val="Caption"/>
        <w:spacing w:before="120" w:after="0"/>
        <w:jc w:val="center"/>
        <w:rPr>
          <w:rFonts w:ascii="Times New Roman" w:hAnsi="Times New Roman"/>
          <w:i w:val="0"/>
          <w:color w:val="000000" w:themeColor="text1"/>
          <w:sz w:val="24"/>
          <w:szCs w:val="24"/>
          <w:shd w:val="clear" w:color="auto" w:fill="FFFFFF"/>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8</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Shapiro-Wilk Test Results</w:t>
      </w:r>
    </w:p>
    <w:tbl>
      <w:tblPr>
        <w:tblStyle w:val="TableGridLight"/>
        <w:tblW w:w="6516" w:type="dxa"/>
        <w:jc w:val="center"/>
        <w:tblInd w:w="0" w:type="dxa"/>
        <w:tblBorders>
          <w:top w:val="single" w:sz="4" w:space="0" w:color="auto"/>
          <w:bottom w:val="single" w:sz="4" w:space="0" w:color="auto"/>
        </w:tblBorders>
        <w:tblLook w:val="04A0" w:firstRow="1" w:lastRow="0" w:firstColumn="1" w:lastColumn="0" w:noHBand="0" w:noVBand="1"/>
      </w:tblPr>
      <w:tblGrid>
        <w:gridCol w:w="963"/>
        <w:gridCol w:w="2111"/>
        <w:gridCol w:w="1309"/>
        <w:gridCol w:w="2133"/>
      </w:tblGrid>
      <w:tr w:rsidR="00851665" w14:paraId="55787437" w14:textId="77777777" w:rsidTr="00851665">
        <w:trPr>
          <w:jc w:val="center"/>
        </w:trPr>
        <w:tc>
          <w:tcPr>
            <w:tcW w:w="963"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1A1A4485" w14:textId="77777777" w:rsidR="00851665" w:rsidRDefault="00851665">
            <w:pPr>
              <w:rPr>
                <w:rFonts w:ascii="Times New Roman" w:hAnsi="Times New Roman"/>
                <w:b/>
              </w:rPr>
            </w:pPr>
          </w:p>
        </w:tc>
        <w:tc>
          <w:tcPr>
            <w:tcW w:w="2111"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bottom"/>
            <w:hideMark/>
          </w:tcPr>
          <w:p w14:paraId="7CC3514B" w14:textId="77777777" w:rsidR="00851665" w:rsidRDefault="00851665">
            <w:pPr>
              <w:jc w:val="center"/>
              <w:rPr>
                <w:rFonts w:ascii="Times New Roman" w:hAnsi="Times New Roman"/>
                <w:b/>
              </w:rPr>
            </w:pPr>
            <w:r>
              <w:rPr>
                <w:rFonts w:ascii="Times New Roman" w:hAnsi="Times New Roman"/>
                <w:color w:val="000000"/>
              </w:rPr>
              <w:t>Statistic</w:t>
            </w:r>
          </w:p>
        </w:tc>
        <w:tc>
          <w:tcPr>
            <w:tcW w:w="1309"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bottom"/>
            <w:hideMark/>
          </w:tcPr>
          <w:p w14:paraId="6C12A62D" w14:textId="77777777" w:rsidR="00851665" w:rsidRDefault="00851665">
            <w:pPr>
              <w:jc w:val="center"/>
              <w:rPr>
                <w:rFonts w:ascii="Times New Roman" w:hAnsi="Times New Roman"/>
                <w:b/>
              </w:rPr>
            </w:pPr>
            <w:r>
              <w:rPr>
                <w:rFonts w:ascii="Times New Roman" w:hAnsi="Times New Roman"/>
                <w:color w:val="000000"/>
              </w:rPr>
              <w:t>df</w:t>
            </w:r>
          </w:p>
        </w:tc>
        <w:tc>
          <w:tcPr>
            <w:tcW w:w="2133"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bottom"/>
            <w:hideMark/>
          </w:tcPr>
          <w:p w14:paraId="227DF6F9" w14:textId="77777777" w:rsidR="00851665" w:rsidRDefault="00851665">
            <w:pPr>
              <w:jc w:val="center"/>
              <w:rPr>
                <w:rFonts w:ascii="Times New Roman" w:hAnsi="Times New Roman"/>
                <w:b/>
              </w:rPr>
            </w:pPr>
            <w:r>
              <w:rPr>
                <w:rFonts w:ascii="Times New Roman" w:hAnsi="Times New Roman"/>
                <w:color w:val="000000"/>
              </w:rPr>
              <w:t>Sig.</w:t>
            </w:r>
          </w:p>
        </w:tc>
      </w:tr>
      <w:tr w:rsidR="00851665" w14:paraId="26A3E871" w14:textId="77777777" w:rsidTr="00851665">
        <w:trPr>
          <w:jc w:val="center"/>
        </w:trPr>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90F3FF2" w14:textId="77777777" w:rsidR="00851665" w:rsidRDefault="00851665">
            <w:pPr>
              <w:ind w:left="281" w:hanging="281"/>
              <w:jc w:val="center"/>
              <w:rPr>
                <w:rFonts w:ascii="Times New Roman" w:hAnsi="Times New Roman"/>
              </w:rPr>
            </w:pPr>
            <w:r>
              <w:rPr>
                <w:rFonts w:ascii="Times New Roman" w:hAnsi="Times New Roman"/>
              </w:rPr>
              <w:t xml:space="preserve">Pretest </w:t>
            </w:r>
          </w:p>
        </w:tc>
        <w:tc>
          <w:tcPr>
            <w:tcW w:w="21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914D1DA" w14:textId="77777777" w:rsidR="00851665" w:rsidRDefault="00851665">
            <w:pPr>
              <w:jc w:val="center"/>
              <w:rPr>
                <w:rFonts w:ascii="Times New Roman" w:hAnsi="Times New Roman"/>
              </w:rPr>
            </w:pPr>
            <w:r>
              <w:rPr>
                <w:rFonts w:ascii="Times New Roman" w:hAnsi="Times New Roman"/>
                <w:color w:val="000000"/>
              </w:rPr>
              <w:t>.731</w:t>
            </w:r>
          </w:p>
        </w:tc>
        <w:tc>
          <w:tcPr>
            <w:tcW w:w="13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C34EBF" w14:textId="77777777" w:rsidR="00851665" w:rsidRDefault="00851665">
            <w:pPr>
              <w:jc w:val="center"/>
              <w:rPr>
                <w:rFonts w:ascii="Times New Roman" w:hAnsi="Times New Roman"/>
              </w:rPr>
            </w:pPr>
            <w:r>
              <w:rPr>
                <w:rFonts w:ascii="Times New Roman" w:hAnsi="Times New Roman"/>
                <w:color w:val="000000"/>
              </w:rPr>
              <w:t>12</w:t>
            </w:r>
          </w:p>
        </w:tc>
        <w:tc>
          <w:tcPr>
            <w:tcW w:w="2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5B0B1DB" w14:textId="77777777" w:rsidR="00851665" w:rsidRDefault="00851665">
            <w:pPr>
              <w:jc w:val="center"/>
              <w:rPr>
                <w:rFonts w:ascii="Times New Roman" w:hAnsi="Times New Roman"/>
              </w:rPr>
            </w:pPr>
            <w:r>
              <w:rPr>
                <w:rFonts w:ascii="Times New Roman" w:hAnsi="Times New Roman"/>
                <w:color w:val="000000"/>
              </w:rPr>
              <w:t>.002</w:t>
            </w:r>
          </w:p>
        </w:tc>
      </w:tr>
      <w:tr w:rsidR="00851665" w14:paraId="0BD22884" w14:textId="77777777" w:rsidTr="00851665">
        <w:trPr>
          <w:jc w:val="center"/>
        </w:trPr>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918EE45" w14:textId="77777777" w:rsidR="00851665" w:rsidRDefault="00851665">
            <w:pPr>
              <w:ind w:left="281" w:hanging="281"/>
              <w:jc w:val="center"/>
              <w:rPr>
                <w:rFonts w:ascii="Times New Roman" w:hAnsi="Times New Roman"/>
              </w:rPr>
            </w:pPr>
            <w:r>
              <w:rPr>
                <w:rFonts w:ascii="Times New Roman" w:hAnsi="Times New Roman"/>
              </w:rPr>
              <w:t xml:space="preserve">Posttest </w:t>
            </w:r>
          </w:p>
        </w:tc>
        <w:tc>
          <w:tcPr>
            <w:tcW w:w="21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C79C840" w14:textId="77777777" w:rsidR="00851665" w:rsidRDefault="00851665">
            <w:pPr>
              <w:jc w:val="center"/>
              <w:rPr>
                <w:rFonts w:ascii="Times New Roman" w:hAnsi="Times New Roman"/>
              </w:rPr>
            </w:pPr>
            <w:r>
              <w:rPr>
                <w:rFonts w:ascii="Times New Roman" w:hAnsi="Times New Roman"/>
                <w:color w:val="000000"/>
              </w:rPr>
              <w:t>.960</w:t>
            </w:r>
          </w:p>
        </w:tc>
        <w:tc>
          <w:tcPr>
            <w:tcW w:w="13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7040A66" w14:textId="77777777" w:rsidR="00851665" w:rsidRDefault="00851665">
            <w:pPr>
              <w:jc w:val="center"/>
              <w:rPr>
                <w:rFonts w:ascii="Times New Roman" w:hAnsi="Times New Roman"/>
              </w:rPr>
            </w:pPr>
            <w:r>
              <w:rPr>
                <w:rFonts w:ascii="Times New Roman" w:hAnsi="Times New Roman"/>
                <w:color w:val="000000"/>
              </w:rPr>
              <w:t>12</w:t>
            </w:r>
          </w:p>
        </w:tc>
        <w:tc>
          <w:tcPr>
            <w:tcW w:w="2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10FF25F" w14:textId="77777777" w:rsidR="00851665" w:rsidRDefault="00851665">
            <w:pPr>
              <w:jc w:val="center"/>
              <w:rPr>
                <w:rFonts w:ascii="Times New Roman" w:hAnsi="Times New Roman"/>
              </w:rPr>
            </w:pPr>
            <w:r>
              <w:rPr>
                <w:rFonts w:ascii="Times New Roman" w:hAnsi="Times New Roman"/>
                <w:color w:val="000000"/>
              </w:rPr>
              <w:t>.788</w:t>
            </w:r>
          </w:p>
        </w:tc>
      </w:tr>
    </w:tbl>
    <w:p w14:paraId="18690920" w14:textId="77777777" w:rsidR="00851665" w:rsidRDefault="00851665" w:rsidP="00851665">
      <w:pPr>
        <w:pStyle w:val="E-JOURNALPicture"/>
        <w:spacing w:before="120"/>
        <w:ind w:firstLine="567"/>
        <w:jc w:val="both"/>
        <w:rPr>
          <w:sz w:val="24"/>
          <w:szCs w:val="24"/>
          <w:lang w:val="en-US"/>
        </w:rPr>
      </w:pPr>
      <w:r>
        <w:rPr>
          <w:color w:val="000000"/>
          <w:sz w:val="24"/>
          <w:szCs w:val="24"/>
          <w:shd w:val="clear" w:color="auto" w:fill="FFFFFF"/>
          <w:lang w:val="en-US"/>
        </w:rPr>
        <w:t xml:space="preserve">The data in table 8 shows that the Sig. for the pretest data was &lt;0.05, so it was not normally distributed, while the Sig. for the posttest data was &gt;0.05, so it was normally </w:t>
      </w:r>
      <w:r>
        <w:rPr>
          <w:color w:val="000000"/>
          <w:sz w:val="24"/>
          <w:szCs w:val="24"/>
          <w:shd w:val="clear" w:color="auto" w:fill="FFFFFF"/>
          <w:lang w:val="en-US"/>
        </w:rPr>
        <w:lastRenderedPageBreak/>
        <w:t xml:space="preserve">distributed </w:t>
      </w:r>
      <w:r>
        <w:rPr>
          <w:sz w:val="24"/>
          <w:szCs w:val="24"/>
          <w:lang w:val="en-US"/>
        </w:rPr>
        <w:fldChar w:fldCharType="begin" w:fldLock="1"/>
      </w:r>
      <w:r>
        <w:rPr>
          <w:sz w:val="24"/>
          <w:szCs w:val="24"/>
          <w:lang w:val="en-US"/>
        </w:rPr>
        <w:instrText>ADDIN CSL_CITATION {"citationItems":[{"id":"ITEM-1","itemData":{"author":[{"dropping-particle":"","family":"Ghozali","given":"I.","non-dropping-particle":"","parse-names":false,"suffix":""}],"edition":"8","id":"ITEM-1","issued":{"date-parts":[["2016"]]},"publisher":"BPFE Universitas Diponegoro.","publisher-place":"Semarang","title":"Aplikasi Analisis Multivariate dengan Program IBM SPSS 23","type":"book"},"uris":["http://www.mendeley.com/documents/?uuid=1b2c669d-a3d0-47e2-a052-9979d222847c"]}],"mendeley":{"formattedCitation":"(Ghozali, 2016)","plainTextFormattedCitation":"(Ghozali, 2016)","previouslyFormattedCitation":"(Ghozali, 2016)"},"properties":{"noteIndex":0},"schema":"https://github.com/citation-style-language/schema/raw/master/csl-citation.json"}</w:instrText>
      </w:r>
      <w:r>
        <w:rPr>
          <w:sz w:val="24"/>
          <w:szCs w:val="24"/>
          <w:lang w:val="en-US"/>
        </w:rPr>
        <w:fldChar w:fldCharType="separate"/>
      </w:r>
      <w:r>
        <w:rPr>
          <w:noProof/>
          <w:sz w:val="24"/>
          <w:szCs w:val="24"/>
          <w:lang w:val="en-US"/>
        </w:rPr>
        <w:t>(Ghozali, 2016)</w:t>
      </w:r>
      <w:r>
        <w:rPr>
          <w:sz w:val="24"/>
          <w:szCs w:val="24"/>
          <w:lang w:val="en-US"/>
        </w:rPr>
        <w:fldChar w:fldCharType="end"/>
      </w:r>
      <w:r>
        <w:rPr>
          <w:sz w:val="24"/>
          <w:szCs w:val="24"/>
          <w:lang w:val="en-US"/>
        </w:rPr>
        <w:t xml:space="preserve">. Because there was not normally distributed data, namely the pretest data, so the statistical analysis was continued by using the Wilcoxon test which is a non-parametric test </w:t>
      </w:r>
      <w:r>
        <w:rPr>
          <w:sz w:val="24"/>
          <w:szCs w:val="24"/>
          <w:lang w:val="en-US"/>
        </w:rPr>
        <w:fldChar w:fldCharType="begin" w:fldLock="1"/>
      </w:r>
      <w:r>
        <w:rPr>
          <w:sz w:val="24"/>
          <w:szCs w:val="24"/>
          <w:lang w:val="en-US"/>
        </w:rPr>
        <w:instrText>ADDIN CSL_CITATION {"citationItems":[{"id":"ITEM-1","itemData":{"author":[{"dropping-particle":"","family":"Hartono","given":"","non-dropping-particle":"","parse-names":false,"suffix":""}],"id":"ITEM-1","issued":{"date-parts":[["2008"]]},"publisher":"Pustaka Pelajar","publisher-place":"Yogyakarta","title":"Statistika untuk Penelitian","type":"book"},"uris":["http://www.mendeley.com/documents/?uuid=d714a5ca-9bec-455c-b4ea-49e5331ae176"]}],"mendeley":{"formattedCitation":"(Hartono, 2008)","plainTextFormattedCitation":"(Hartono, 2008)","previouslyFormattedCitation":"(Hartono, 2008)"},"properties":{"noteIndex":0},"schema":"https://github.com/citation-style-language/schema/raw/master/csl-citation.json"}</w:instrText>
      </w:r>
      <w:r>
        <w:rPr>
          <w:sz w:val="24"/>
          <w:szCs w:val="24"/>
          <w:lang w:val="en-US"/>
        </w:rPr>
        <w:fldChar w:fldCharType="separate"/>
      </w:r>
      <w:r>
        <w:rPr>
          <w:noProof/>
          <w:sz w:val="24"/>
          <w:szCs w:val="24"/>
          <w:lang w:val="en-US"/>
        </w:rPr>
        <w:t>(Hartono, 2008)</w:t>
      </w:r>
      <w:r>
        <w:rPr>
          <w:sz w:val="24"/>
          <w:szCs w:val="24"/>
          <w:lang w:val="en-US"/>
        </w:rPr>
        <w:fldChar w:fldCharType="end"/>
      </w:r>
      <w:r>
        <w:rPr>
          <w:sz w:val="24"/>
          <w:szCs w:val="24"/>
          <w:lang w:val="en-US"/>
        </w:rPr>
        <w:t>. The result of the Wilcoxon test is in table 9 below.</w:t>
      </w:r>
    </w:p>
    <w:p w14:paraId="108FDACF" w14:textId="77777777" w:rsidR="00851665" w:rsidRDefault="00851665" w:rsidP="00851665">
      <w:pPr>
        <w:pStyle w:val="Caption"/>
        <w:spacing w:before="120" w:after="0"/>
        <w:jc w:val="center"/>
        <w:rPr>
          <w:rFonts w:ascii="Times New Roman" w:hAnsi="Times New Roman"/>
          <w:i w:val="0"/>
          <w:color w:val="000000" w:themeColor="text1"/>
          <w:sz w:val="24"/>
          <w:szCs w:val="24"/>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noProof/>
          <w:color w:val="000000" w:themeColor="text1"/>
          <w:sz w:val="24"/>
          <w:szCs w:val="24"/>
        </w:rPr>
        <w:t>9</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w:t>
      </w:r>
      <w:r>
        <w:rPr>
          <w:rFonts w:ascii="Times New Roman" w:hAnsi="Times New Roman"/>
          <w:i w:val="0"/>
          <w:color w:val="000000" w:themeColor="text1"/>
          <w:sz w:val="24"/>
          <w:szCs w:val="24"/>
        </w:rPr>
        <w:t xml:space="preserve"> Wilcoxon Test Results</w:t>
      </w:r>
    </w:p>
    <w:tbl>
      <w:tblPr>
        <w:tblStyle w:val="TableGridLight"/>
        <w:tblW w:w="4644" w:type="dxa"/>
        <w:jc w:val="center"/>
        <w:tblInd w:w="0" w:type="dxa"/>
        <w:tblBorders>
          <w:top w:val="single" w:sz="4" w:space="0" w:color="auto"/>
          <w:bottom w:val="single" w:sz="4" w:space="0" w:color="auto"/>
        </w:tblBorders>
        <w:tblLook w:val="04A0" w:firstRow="1" w:lastRow="0" w:firstColumn="1" w:lastColumn="0" w:noHBand="0" w:noVBand="1"/>
      </w:tblPr>
      <w:tblGrid>
        <w:gridCol w:w="2558"/>
        <w:gridCol w:w="2086"/>
      </w:tblGrid>
      <w:tr w:rsidR="00851665" w14:paraId="3AF14D8C" w14:textId="77777777" w:rsidTr="00851665">
        <w:trPr>
          <w:jc w:val="center"/>
        </w:trPr>
        <w:tc>
          <w:tcPr>
            <w:tcW w:w="2558"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79C9E3EE" w14:textId="77777777" w:rsidR="00851665" w:rsidRDefault="00851665">
            <w:pPr>
              <w:rPr>
                <w:rFonts w:ascii="Times New Roman" w:hAnsi="Times New Roman"/>
                <w:b/>
              </w:rPr>
            </w:pPr>
          </w:p>
        </w:tc>
        <w:tc>
          <w:tcPr>
            <w:tcW w:w="2086"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bottom"/>
            <w:hideMark/>
          </w:tcPr>
          <w:p w14:paraId="513A0C28" w14:textId="77777777" w:rsidR="00851665" w:rsidRDefault="00851665">
            <w:pPr>
              <w:jc w:val="center"/>
              <w:rPr>
                <w:rFonts w:ascii="Times New Roman" w:hAnsi="Times New Roman"/>
                <w:b/>
              </w:rPr>
            </w:pPr>
            <w:r>
              <w:rPr>
                <w:rFonts w:ascii="Times New Roman" w:hAnsi="Times New Roman"/>
                <w:color w:val="000000"/>
              </w:rPr>
              <w:t>Posttest-Pretest</w:t>
            </w:r>
          </w:p>
        </w:tc>
      </w:tr>
      <w:tr w:rsidR="00851665" w14:paraId="6043BD95" w14:textId="77777777" w:rsidTr="00851665">
        <w:trPr>
          <w:jc w:val="center"/>
        </w:trPr>
        <w:tc>
          <w:tcPr>
            <w:tcW w:w="2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38C6BB" w14:textId="77777777" w:rsidR="00851665" w:rsidRDefault="00851665">
            <w:pPr>
              <w:ind w:left="281" w:hanging="281"/>
              <w:jc w:val="center"/>
              <w:rPr>
                <w:rFonts w:ascii="Times New Roman" w:hAnsi="Times New Roman"/>
              </w:rPr>
            </w:pPr>
            <w:r>
              <w:rPr>
                <w:rFonts w:ascii="Times New Roman" w:hAnsi="Times New Roman"/>
                <w:color w:val="000000"/>
              </w:rPr>
              <w:t>Z</w:t>
            </w:r>
          </w:p>
        </w:tc>
        <w:tc>
          <w:tcPr>
            <w:tcW w:w="2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2CC9BA" w14:textId="77777777" w:rsidR="00851665" w:rsidRDefault="00851665">
            <w:pPr>
              <w:jc w:val="center"/>
              <w:rPr>
                <w:rFonts w:ascii="Times New Roman" w:hAnsi="Times New Roman"/>
              </w:rPr>
            </w:pPr>
            <w:r>
              <w:rPr>
                <w:rFonts w:ascii="Times New Roman" w:hAnsi="Times New Roman"/>
                <w:color w:val="000000"/>
              </w:rPr>
              <w:t>-3.059</w:t>
            </w:r>
            <w:r>
              <w:rPr>
                <w:rFonts w:ascii="Times New Roman" w:hAnsi="Times New Roman"/>
                <w:color w:val="000000"/>
                <w:vertAlign w:val="superscript"/>
              </w:rPr>
              <w:t>b</w:t>
            </w:r>
          </w:p>
        </w:tc>
      </w:tr>
      <w:tr w:rsidR="00851665" w14:paraId="5C85896B" w14:textId="77777777" w:rsidTr="00851665">
        <w:trPr>
          <w:jc w:val="center"/>
        </w:trPr>
        <w:tc>
          <w:tcPr>
            <w:tcW w:w="2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CCF53E" w14:textId="77777777" w:rsidR="00851665" w:rsidRDefault="00851665">
            <w:pPr>
              <w:ind w:left="281" w:hanging="281"/>
              <w:jc w:val="center"/>
              <w:rPr>
                <w:rFonts w:ascii="Times New Roman" w:hAnsi="Times New Roman"/>
              </w:rPr>
            </w:pPr>
            <w:r>
              <w:rPr>
                <w:rFonts w:ascii="Times New Roman" w:hAnsi="Times New Roman"/>
                <w:color w:val="000000"/>
              </w:rPr>
              <w:t>Asymp.Sig. (2-tailed)</w:t>
            </w:r>
          </w:p>
        </w:tc>
        <w:tc>
          <w:tcPr>
            <w:tcW w:w="2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EE90584" w14:textId="77777777" w:rsidR="00851665" w:rsidRDefault="00851665">
            <w:pPr>
              <w:jc w:val="center"/>
              <w:rPr>
                <w:rFonts w:ascii="Times New Roman" w:hAnsi="Times New Roman"/>
              </w:rPr>
            </w:pPr>
            <w:r>
              <w:rPr>
                <w:rFonts w:ascii="Times New Roman" w:hAnsi="Times New Roman"/>
                <w:color w:val="000000"/>
              </w:rPr>
              <w:t>.002</w:t>
            </w:r>
          </w:p>
        </w:tc>
      </w:tr>
    </w:tbl>
    <w:p w14:paraId="09F5C05D" w14:textId="77777777" w:rsidR="00851665" w:rsidRPr="00851665" w:rsidRDefault="00851665" w:rsidP="00851665">
      <w:pPr>
        <w:pStyle w:val="E-JOURNALPicture"/>
        <w:spacing w:before="120"/>
        <w:ind w:firstLine="567"/>
        <w:jc w:val="both"/>
        <w:rPr>
          <w:color w:val="000000"/>
          <w:sz w:val="24"/>
          <w:szCs w:val="24"/>
          <w:shd w:val="clear" w:color="auto" w:fill="FFFFFF"/>
          <w:lang w:val="en-US"/>
        </w:rPr>
      </w:pPr>
      <w:r>
        <w:rPr>
          <w:color w:val="000000"/>
          <w:sz w:val="24"/>
          <w:szCs w:val="24"/>
          <w:shd w:val="clear" w:color="auto" w:fill="FFFFFF"/>
          <w:lang w:val="en-US"/>
        </w:rPr>
        <w:t xml:space="preserve">Based on table 9 the Asymp.Sig value is 0.002, meaning that the Asymp.Sig value is &lt;0.05. </w:t>
      </w:r>
      <w:r w:rsidRPr="00851665">
        <w:rPr>
          <w:color w:val="000000"/>
          <w:sz w:val="24"/>
          <w:szCs w:val="24"/>
          <w:shd w:val="clear" w:color="auto" w:fill="FFFFFF"/>
          <w:lang w:val="en-US"/>
        </w:rPr>
        <w:t xml:space="preserve">So, it can be concluded that Ha is accepted, which means that there is an influence, namely an improvement in the critical thinking skills of the students </w:t>
      </w:r>
      <w:r w:rsidRPr="00851665">
        <w:rPr>
          <w:sz w:val="24"/>
          <w:szCs w:val="24"/>
        </w:rPr>
        <w:t xml:space="preserve">after the learning implementation using the </w:t>
      </w:r>
      <w:r w:rsidRPr="00851665">
        <w:rPr>
          <w:sz w:val="24"/>
          <w:szCs w:val="24"/>
          <w:lang w:val="en-US"/>
        </w:rPr>
        <w:t xml:space="preserve">acid-base </w:t>
      </w:r>
      <w:r w:rsidRPr="00851665">
        <w:rPr>
          <w:sz w:val="24"/>
          <w:szCs w:val="24"/>
        </w:rPr>
        <w:t>modules</w:t>
      </w:r>
      <w:r w:rsidRPr="00851665">
        <w:rPr>
          <w:sz w:val="24"/>
          <w:szCs w:val="24"/>
          <w:lang w:val="en-US"/>
        </w:rPr>
        <w:t xml:space="preserve"> with the SETS approach.</w:t>
      </w:r>
    </w:p>
    <w:p w14:paraId="486F04CA" w14:textId="3961424F" w:rsidR="00B96051" w:rsidRPr="00851665" w:rsidRDefault="00851665" w:rsidP="00851665">
      <w:pPr>
        <w:pStyle w:val="TextBody"/>
        <w:ind w:firstLine="567"/>
        <w:rPr>
          <w:color w:val="000000"/>
          <w:sz w:val="24"/>
          <w:szCs w:val="24"/>
          <w:shd w:val="clear" w:color="auto" w:fill="FFFFFF"/>
        </w:rPr>
      </w:pPr>
      <w:r w:rsidRPr="00851665">
        <w:rPr>
          <w:color w:val="000000"/>
          <w:sz w:val="24"/>
          <w:szCs w:val="24"/>
          <w:shd w:val="clear" w:color="auto" w:fill="FFFFFF"/>
        </w:rPr>
        <w:t xml:space="preserve">The improvement in students' critical thinking skills caused by the learning process using the SETS approach involves several subcritical thinking skills such as identification, analysis, assesment, concluding and observing facts on acid-base material </w:t>
      </w:r>
      <w:r w:rsidRPr="00851665">
        <w:rPr>
          <w:color w:val="000000"/>
          <w:sz w:val="24"/>
          <w:szCs w:val="24"/>
          <w:shd w:val="clear" w:color="auto" w:fill="FFFFFF"/>
        </w:rPr>
        <w:fldChar w:fldCharType="begin" w:fldLock="1"/>
      </w:r>
      <w:r w:rsidRPr="00851665">
        <w:rPr>
          <w:color w:val="000000"/>
          <w:sz w:val="24"/>
          <w:szCs w:val="24"/>
          <w:shd w:val="clear" w:color="auto" w:fill="FFFFFF"/>
        </w:rPr>
        <w:instrText>ADDIN CSL_CITATION {"citationItems":[{"id":"ITEM-1","itemData":{"author":[{"dropping-particle":"","family":"Hairida","given":"","non-dropping-particle":"","parse-names":false,"suffix":""},{"dropping-particle":"","family":"Hadi","given":"Lukman","non-dropping-particle":"","parse-names":false,"suffix":""}],"container-title":"Unnes Science Education Journal","id":"ITEM-1","issue":"2","issued":{"date-parts":[["2017"]]},"page":"1571-1576","title":"IMPROVING STUDENT ’ S CRITICAL THINKING SKILLS THROUGH SETS VISION LEARNING","type":"article-journal","volume":"6"},"uris":["http://www.mendeley.com/documents/?uuid=0b158a15-0124-4a55-91e3-852aa7cac35a"]}],"mendeley":{"formattedCitation":"(Hairida &amp; Hadi, 2017)","plainTextFormattedCitation":"(Hairida &amp; Hadi, 2017)","previouslyFormattedCitation":"(Hairida &amp; Hadi, 2017)"},"properties":{"noteIndex":0},"schema":"https://github.com/citation-style-language/schema/raw/master/csl-citation.json"}</w:instrText>
      </w:r>
      <w:r w:rsidRPr="00851665">
        <w:rPr>
          <w:color w:val="000000"/>
          <w:sz w:val="24"/>
          <w:szCs w:val="24"/>
          <w:shd w:val="clear" w:color="auto" w:fill="FFFFFF"/>
        </w:rPr>
        <w:fldChar w:fldCharType="separate"/>
      </w:r>
      <w:r w:rsidRPr="00851665">
        <w:rPr>
          <w:noProof/>
          <w:color w:val="000000"/>
          <w:sz w:val="24"/>
          <w:szCs w:val="24"/>
          <w:shd w:val="clear" w:color="auto" w:fill="FFFFFF"/>
        </w:rPr>
        <w:t>(Hairida &amp; Hadi, 2017)</w:t>
      </w:r>
      <w:r w:rsidRPr="00851665">
        <w:rPr>
          <w:color w:val="000000"/>
          <w:sz w:val="24"/>
          <w:szCs w:val="24"/>
          <w:shd w:val="clear" w:color="auto" w:fill="FFFFFF"/>
        </w:rPr>
        <w:fldChar w:fldCharType="end"/>
      </w:r>
      <w:r w:rsidRPr="00851665">
        <w:rPr>
          <w:color w:val="000000"/>
          <w:sz w:val="24"/>
          <w:szCs w:val="24"/>
          <w:shd w:val="clear" w:color="auto" w:fill="FFFFFF"/>
        </w:rPr>
        <w:t xml:space="preserve">. Through the SETS approach, students are encouraged to think critically and deeply about the relationship between acid-base (science) with the use of technology related to acid-base compounds, the impact on the environment and society, and think about how to overcome the negative impacts caused by acid-base on the environment and society </w:t>
      </w:r>
      <w:r w:rsidRPr="00851665">
        <w:rPr>
          <w:color w:val="000000"/>
          <w:sz w:val="24"/>
          <w:szCs w:val="24"/>
          <w:shd w:val="clear" w:color="auto" w:fill="FFFFFF"/>
        </w:rPr>
        <w:fldChar w:fldCharType="begin" w:fldLock="1"/>
      </w:r>
      <w:r w:rsidRPr="00851665">
        <w:rPr>
          <w:color w:val="000000"/>
          <w:sz w:val="24"/>
          <w:szCs w:val="24"/>
          <w:shd w:val="clear" w:color="auto" w:fill="FFFFFF"/>
        </w:rPr>
        <w:instrText>ADDIN CSL_CITATION {"citationItems":[{"id":"ITEM-1","itemData":{"ISSN":"2252-6412","abstract":"Penelitian ini bertujuan untuk mengembangkan bahan ajar bervisi SETS dan bero- rientasi konstruktivistik untuk meningkatkan kemampuan berpikir kritis siswa. Kualitas bahan ajar diukur dengan kriteria kevalidan, keefektifan, dan kepraktisan jika bahan ajar digunakan dalam proses pembelajaran. Efektivitas bahan ajar diuji dengan menggunakan 2 kriteria yaitu minimal terdapat 24 dari 30 siswa memberi respon positif terhadap bahan ajar dan 23 dari 30 siswa tuntas belajar secara klasi- kal. Kepraktisan bahan ajar dianalisis berdasarkan data hasil pengamatan observer selama pembelajaran. Data pre test dan post test dianalisis dengan N-gain dan t-test untuk mengetahui peningkatan kemampuan berpikir kritis siswa. Hasil penelitian menunjukkan bahwa bahan ajar memenuhi kriteria efektif dan praktis. Analisis data juga menunjukkan bahwa thitung &gt; ttabel . Hal ini membuktikan bahwa terdapat peningkatan nilai yang signifikan dari pre test ke post test yang diuji dengan soal tes uraian. Berdasarkan hasil yang diperoleh, dapat disimpulkan bahwa bahan ajar yang dikembangkan memenuhi kriteria valid, efektif, praktis, dan dapat meningkat- kan kemampuan berpikir kritis. Bahan ajar tersebut dapat direkomendasikan untuk diperbanyak dan digunakan pada proses pembelajaran yang sesungguhnya.","author":[{"dropping-particle":"","family":"Nugraha","given":"Danu Aji","non-dropping-particle":"","parse-names":false,"suffix":""},{"dropping-particle":"","family":"Binadja","given":"Achmad","non-dropping-particle":"","parse-names":false,"suffix":""}],"container-title":"Journal of Innovative Science Education","id":"ITEM-1","issue":"1","issued":{"date-parts":[["2013"]]},"title":"Pengembangan Bahan Ajar Reaksi Redoks Bervisi Sets, Berorientasi Konstruktivistik","type":"article-journal","volume":"2"},"uris":["http://www.mendeley.com/documents/?uuid=733a7dc7-00a3-49d3-bb56-d08bdd2b8d4d"]}],"mendeley":{"formattedCitation":"(Nugraha &amp; Binadja, 2013)","plainTextFormattedCitation":"(Nugraha &amp; Binadja, 2013)","previouslyFormattedCitation":"(Nugraha &amp; Binadja, 2013)"},"properties":{"noteIndex":0},"schema":"https://github.com/citation-style-language/schema/raw/master/csl-citation.json"}</w:instrText>
      </w:r>
      <w:r w:rsidRPr="00851665">
        <w:rPr>
          <w:color w:val="000000"/>
          <w:sz w:val="24"/>
          <w:szCs w:val="24"/>
          <w:shd w:val="clear" w:color="auto" w:fill="FFFFFF"/>
        </w:rPr>
        <w:fldChar w:fldCharType="separate"/>
      </w:r>
      <w:r w:rsidRPr="00851665">
        <w:rPr>
          <w:noProof/>
          <w:color w:val="000000"/>
          <w:sz w:val="24"/>
          <w:szCs w:val="24"/>
          <w:shd w:val="clear" w:color="auto" w:fill="FFFFFF"/>
        </w:rPr>
        <w:t>(Nugraha &amp; Binadja, 2013)</w:t>
      </w:r>
      <w:r w:rsidRPr="00851665">
        <w:rPr>
          <w:color w:val="000000"/>
          <w:sz w:val="24"/>
          <w:szCs w:val="24"/>
          <w:shd w:val="clear" w:color="auto" w:fill="FFFFFF"/>
        </w:rPr>
        <w:fldChar w:fldCharType="end"/>
      </w:r>
      <w:r w:rsidRPr="00851665">
        <w:rPr>
          <w:color w:val="000000"/>
          <w:sz w:val="24"/>
          <w:szCs w:val="24"/>
          <w:shd w:val="clear" w:color="auto" w:fill="FFFFFF"/>
        </w:rPr>
        <w:t>. Thus, students' critical thinking skills become trained, and students gain a deeper understanding of acid-base material. So based on the description above, it can be stated that the acid-base module with the SETS approach can train students' critical thinking skills</w:t>
      </w:r>
    </w:p>
    <w:p w14:paraId="66179458" w14:textId="77777777" w:rsidR="00B96051" w:rsidRPr="004F7FC6" w:rsidRDefault="00B96051" w:rsidP="0031691D">
      <w:pPr>
        <w:pStyle w:val="E-JOURNALHeading1"/>
        <w:spacing w:before="0" w:after="0"/>
        <w:rPr>
          <w:sz w:val="24"/>
          <w:szCs w:val="24"/>
          <w:lang w:val="id-ID"/>
        </w:rPr>
      </w:pPr>
    </w:p>
    <w:p w14:paraId="31A2E171" w14:textId="77777777" w:rsidR="00E918EE" w:rsidRPr="004F7FC6" w:rsidRDefault="000772CC" w:rsidP="00FF155A">
      <w:pPr>
        <w:pStyle w:val="E-JOURNALHeading1"/>
        <w:numPr>
          <w:ilvl w:val="0"/>
          <w:numId w:val="6"/>
        </w:numPr>
        <w:spacing w:before="0" w:after="0" w:line="360" w:lineRule="auto"/>
        <w:ind w:left="284" w:hanging="284"/>
        <w:rPr>
          <w:sz w:val="24"/>
          <w:szCs w:val="24"/>
          <w:lang w:val="id-ID"/>
        </w:rPr>
      </w:pPr>
      <w:r w:rsidRPr="004F7FC6">
        <w:rPr>
          <w:sz w:val="24"/>
          <w:szCs w:val="24"/>
          <w:lang w:val="id-ID"/>
        </w:rPr>
        <w:t>CONCLUSION</w:t>
      </w:r>
    </w:p>
    <w:p w14:paraId="50AF6DFD" w14:textId="3288C119" w:rsidR="00E918EE" w:rsidRPr="00851665" w:rsidRDefault="00851665" w:rsidP="00BC03A4">
      <w:pPr>
        <w:pStyle w:val="E-JOURNALBody"/>
        <w:rPr>
          <w:sz w:val="24"/>
        </w:rPr>
      </w:pPr>
      <w:r w:rsidRPr="00851665">
        <w:rPr>
          <w:rFonts w:eastAsia="Calisto MT"/>
          <w:sz w:val="24"/>
        </w:rPr>
        <w:t xml:space="preserve">Based on the results obtained and the discussions that have been carried out, it can be concluded that the acid-base module with the SETS approach is stated very feasibly. The module gets a percentage of validity of 84.1% for content, 84.17% for presentation and 83.33% for a language where all three categories are very valid. The module's practicality was known from the student response questionnaire results and gets a practicality percentage of 98.81% with the very practical category. The module's effectiveness was known from the improvement of students’ critical thinking skills, with n-gain score average obtained was 0.79 in the high category. It was reinforced by the statistical analysis using the Wilcoxon test and obtained Asymp. Sig &lt;0.05 (0.002 &lt;0.05), so that Ha is accepted. There was an improvement in students' critical thinking </w:t>
      </w:r>
      <w:r w:rsidRPr="00851665">
        <w:rPr>
          <w:sz w:val="24"/>
        </w:rPr>
        <w:t>after the learning process using the acid-base modules with the SETS approach.</w:t>
      </w:r>
    </w:p>
    <w:p w14:paraId="751B56C1" w14:textId="77777777" w:rsidR="0031691D" w:rsidRPr="00851665" w:rsidRDefault="0031691D" w:rsidP="0031691D">
      <w:pPr>
        <w:pStyle w:val="E-JOURNALHeading1"/>
        <w:spacing w:before="0" w:after="0"/>
        <w:rPr>
          <w:sz w:val="24"/>
          <w:szCs w:val="24"/>
          <w:lang w:val="id-ID"/>
        </w:rPr>
      </w:pPr>
    </w:p>
    <w:p w14:paraId="0B84A056" w14:textId="5136BB95" w:rsidR="00851665" w:rsidRPr="00851665" w:rsidRDefault="000772CC" w:rsidP="00851665">
      <w:pPr>
        <w:pStyle w:val="E-JOURNALHeading1"/>
        <w:numPr>
          <w:ilvl w:val="0"/>
          <w:numId w:val="6"/>
        </w:numPr>
        <w:spacing w:before="0" w:after="0" w:line="360" w:lineRule="auto"/>
        <w:ind w:left="284" w:hanging="284"/>
        <w:rPr>
          <w:sz w:val="24"/>
          <w:szCs w:val="24"/>
        </w:rPr>
      </w:pPr>
      <w:r w:rsidRPr="004F7FC6">
        <w:rPr>
          <w:sz w:val="24"/>
          <w:szCs w:val="24"/>
          <w:lang w:val="id-ID"/>
        </w:rPr>
        <w:t>REFERENCES</w:t>
      </w:r>
    </w:p>
    <w:p w14:paraId="2862F007" w14:textId="1063FB03" w:rsidR="00C2351D" w:rsidRPr="00C2351D" w:rsidRDefault="00851665" w:rsidP="00C0329F">
      <w:pPr>
        <w:widowControl w:val="0"/>
        <w:autoSpaceDE w:val="0"/>
        <w:autoSpaceDN w:val="0"/>
        <w:adjustRightInd w:val="0"/>
        <w:ind w:left="567" w:hanging="567"/>
        <w:jc w:val="both"/>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00C2351D" w:rsidRPr="00C2351D">
        <w:rPr>
          <w:noProof/>
        </w:rPr>
        <w:t xml:space="preserve">Aikenhead, G. S. (1994). What is STS science teaching? In: Solomon, J. and Aikenhead, G.S. Ed.,. </w:t>
      </w:r>
      <w:r w:rsidR="00C2351D" w:rsidRPr="00C2351D">
        <w:rPr>
          <w:i/>
          <w:iCs/>
          <w:noProof/>
        </w:rPr>
        <w:t>STS Education In-Ternational Perspectives on Reform</w:t>
      </w:r>
      <w:r w:rsidR="00C2351D">
        <w:rPr>
          <w:i/>
          <w:iCs/>
          <w:noProof/>
        </w:rPr>
        <w:t xml:space="preserve">. </w:t>
      </w:r>
      <w:r w:rsidR="00C2351D">
        <w:t>New York: Teachers College Press</w:t>
      </w:r>
      <w:r w:rsidR="00C2351D" w:rsidRPr="00C2351D">
        <w:rPr>
          <w:noProof/>
        </w:rPr>
        <w:t>.</w:t>
      </w:r>
    </w:p>
    <w:p w14:paraId="769F060B"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Amanda, S., Muharrami, L. K., Rosidi, I., &amp; Ahied, M. (2018). Peningkatan Kemampuan Berpikir Kritis Siswa pada Pembelajaran IPA Menggunakan Model Pembelajaran Berbasis Masalah yang Berbasis SETS. </w:t>
      </w:r>
      <w:r w:rsidRPr="00C2351D">
        <w:rPr>
          <w:i/>
          <w:iCs/>
          <w:noProof/>
        </w:rPr>
        <w:t>Journal of Natural Science Education Research</w:t>
      </w:r>
      <w:r w:rsidRPr="00C2351D">
        <w:rPr>
          <w:noProof/>
        </w:rPr>
        <w:t xml:space="preserve">, </w:t>
      </w:r>
      <w:r w:rsidRPr="00C2351D">
        <w:rPr>
          <w:i/>
          <w:iCs/>
          <w:noProof/>
        </w:rPr>
        <w:t>1</w:t>
      </w:r>
      <w:r w:rsidRPr="00C2351D">
        <w:rPr>
          <w:noProof/>
        </w:rPr>
        <w:t>(1), 57–64.</w:t>
      </w:r>
    </w:p>
    <w:p w14:paraId="4DB7DB77" w14:textId="5D399A42" w:rsidR="00C2351D" w:rsidRPr="00C2351D" w:rsidRDefault="00C2351D" w:rsidP="00C0329F">
      <w:pPr>
        <w:widowControl w:val="0"/>
        <w:autoSpaceDE w:val="0"/>
        <w:autoSpaceDN w:val="0"/>
        <w:adjustRightInd w:val="0"/>
        <w:ind w:left="480" w:hanging="480"/>
        <w:jc w:val="both"/>
        <w:rPr>
          <w:noProof/>
        </w:rPr>
      </w:pPr>
      <w:r w:rsidRPr="00C2351D">
        <w:rPr>
          <w:noProof/>
        </w:rPr>
        <w:t xml:space="preserve">BSNP. (2007). </w:t>
      </w:r>
      <w:r w:rsidRPr="00C2351D">
        <w:rPr>
          <w:i/>
          <w:iCs/>
          <w:noProof/>
        </w:rPr>
        <w:t>Kurikulum Tingkat Satuan Pendidikan</w:t>
      </w:r>
      <w:r w:rsidRPr="00C2351D">
        <w:rPr>
          <w:noProof/>
        </w:rPr>
        <w:t xml:space="preserve">. </w:t>
      </w:r>
      <w:r>
        <w:rPr>
          <w:noProof/>
        </w:rPr>
        <w:t xml:space="preserve">Jakarta: </w:t>
      </w:r>
      <w:r w:rsidRPr="00C2351D">
        <w:rPr>
          <w:noProof/>
        </w:rPr>
        <w:t>BSNP.</w:t>
      </w:r>
    </w:p>
    <w:p w14:paraId="216B4DA8"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Cardellini, L. (2012). Chemistry: Why the Subject is Difficult? / Química: ¿Por qué la </w:t>
      </w:r>
      <w:r w:rsidRPr="00C2351D">
        <w:rPr>
          <w:noProof/>
        </w:rPr>
        <w:lastRenderedPageBreak/>
        <w:t xml:space="preserve">disciplina es difícil? </w:t>
      </w:r>
      <w:r w:rsidRPr="00C2351D">
        <w:rPr>
          <w:i/>
          <w:iCs/>
          <w:noProof/>
        </w:rPr>
        <w:t>Educación Química</w:t>
      </w:r>
      <w:r w:rsidRPr="00C2351D">
        <w:rPr>
          <w:noProof/>
        </w:rPr>
        <w:t>, 1–6.</w:t>
      </w:r>
    </w:p>
    <w:p w14:paraId="2C8EEF50" w14:textId="6B8D134D" w:rsidR="00C2351D" w:rsidRPr="00C2351D" w:rsidRDefault="00C2351D" w:rsidP="00C0329F">
      <w:pPr>
        <w:widowControl w:val="0"/>
        <w:autoSpaceDE w:val="0"/>
        <w:autoSpaceDN w:val="0"/>
        <w:adjustRightInd w:val="0"/>
        <w:ind w:left="480" w:hanging="480"/>
        <w:jc w:val="both"/>
        <w:rPr>
          <w:noProof/>
        </w:rPr>
      </w:pPr>
      <w:r w:rsidRPr="00C2351D">
        <w:rPr>
          <w:noProof/>
        </w:rPr>
        <w:t xml:space="preserve">Chang, R. (2010). </w:t>
      </w:r>
      <w:r w:rsidRPr="00C2351D">
        <w:rPr>
          <w:i/>
          <w:iCs/>
          <w:noProof/>
        </w:rPr>
        <w:t>Chemistry</w:t>
      </w:r>
      <w:r w:rsidRPr="00C2351D">
        <w:rPr>
          <w:noProof/>
        </w:rPr>
        <w:t xml:space="preserve"> (10th ed.). </w:t>
      </w:r>
      <w:r>
        <w:rPr>
          <w:noProof/>
        </w:rPr>
        <w:t xml:space="preserve">New York: </w:t>
      </w:r>
      <w:r w:rsidRPr="00C2351D">
        <w:rPr>
          <w:noProof/>
        </w:rPr>
        <w:t>McGraw-Hill Companies, Inc.</w:t>
      </w:r>
    </w:p>
    <w:p w14:paraId="027F9C45" w14:textId="01113572" w:rsidR="00C2351D" w:rsidRPr="00C2351D" w:rsidRDefault="00C2351D" w:rsidP="00C0329F">
      <w:pPr>
        <w:widowControl w:val="0"/>
        <w:autoSpaceDE w:val="0"/>
        <w:autoSpaceDN w:val="0"/>
        <w:adjustRightInd w:val="0"/>
        <w:ind w:left="480" w:hanging="480"/>
        <w:jc w:val="both"/>
        <w:rPr>
          <w:noProof/>
        </w:rPr>
      </w:pPr>
      <w:r w:rsidRPr="00C2351D">
        <w:rPr>
          <w:noProof/>
        </w:rPr>
        <w:t xml:space="preserve">Daryanto. (2013). </w:t>
      </w:r>
      <w:r w:rsidRPr="00C2351D">
        <w:rPr>
          <w:i/>
          <w:iCs/>
          <w:noProof/>
        </w:rPr>
        <w:t>Menyusun Modul Bahan Ajar Untuk Persiapan Guru Dalam Mengajar</w:t>
      </w:r>
      <w:r w:rsidRPr="00C2351D">
        <w:rPr>
          <w:noProof/>
        </w:rPr>
        <w:t xml:space="preserve">. </w:t>
      </w:r>
      <w:r>
        <w:rPr>
          <w:noProof/>
        </w:rPr>
        <w:t xml:space="preserve">Yogyakarta: </w:t>
      </w:r>
      <w:r w:rsidRPr="00C2351D">
        <w:rPr>
          <w:noProof/>
        </w:rPr>
        <w:t>Gava Media.</w:t>
      </w:r>
    </w:p>
    <w:p w14:paraId="749AAC20" w14:textId="0526A967" w:rsidR="00C2351D" w:rsidRPr="00C2351D" w:rsidRDefault="00C2351D" w:rsidP="00C0329F">
      <w:pPr>
        <w:widowControl w:val="0"/>
        <w:autoSpaceDE w:val="0"/>
        <w:autoSpaceDN w:val="0"/>
        <w:adjustRightInd w:val="0"/>
        <w:ind w:left="480" w:hanging="480"/>
        <w:jc w:val="both"/>
        <w:rPr>
          <w:noProof/>
        </w:rPr>
      </w:pPr>
      <w:r w:rsidRPr="00C2351D">
        <w:rPr>
          <w:noProof/>
        </w:rPr>
        <w:t xml:space="preserve">Daryanto, &amp; Dwicahyono, A. (2014). </w:t>
      </w:r>
      <w:r w:rsidRPr="00C2351D">
        <w:rPr>
          <w:i/>
          <w:iCs/>
          <w:noProof/>
        </w:rPr>
        <w:t>Pengembangan Perangkat Pembelajaran</w:t>
      </w:r>
      <w:r w:rsidRPr="00C2351D">
        <w:rPr>
          <w:noProof/>
        </w:rPr>
        <w:t xml:space="preserve">. </w:t>
      </w:r>
      <w:r>
        <w:rPr>
          <w:noProof/>
        </w:rPr>
        <w:t xml:space="preserve">Yogyakarta: </w:t>
      </w:r>
      <w:r w:rsidRPr="00C2351D">
        <w:rPr>
          <w:noProof/>
        </w:rPr>
        <w:t>Gava Media.</w:t>
      </w:r>
    </w:p>
    <w:p w14:paraId="6CCA3625" w14:textId="21214724" w:rsidR="00C2351D" w:rsidRPr="00C2351D" w:rsidRDefault="00C2351D" w:rsidP="00C0329F">
      <w:pPr>
        <w:widowControl w:val="0"/>
        <w:autoSpaceDE w:val="0"/>
        <w:autoSpaceDN w:val="0"/>
        <w:adjustRightInd w:val="0"/>
        <w:ind w:left="480" w:hanging="480"/>
        <w:jc w:val="both"/>
        <w:rPr>
          <w:noProof/>
        </w:rPr>
      </w:pPr>
      <w:r w:rsidRPr="00C2351D">
        <w:rPr>
          <w:noProof/>
        </w:rPr>
        <w:t xml:space="preserve">Depdiknas. (2008). </w:t>
      </w:r>
      <w:r w:rsidRPr="00C2351D">
        <w:rPr>
          <w:i/>
          <w:iCs/>
          <w:noProof/>
        </w:rPr>
        <w:t>Penulisan Modul</w:t>
      </w:r>
      <w:r w:rsidRPr="00C2351D">
        <w:rPr>
          <w:noProof/>
        </w:rPr>
        <w:t xml:space="preserve">. </w:t>
      </w:r>
      <w:r>
        <w:rPr>
          <w:noProof/>
        </w:rPr>
        <w:t xml:space="preserve">Jakarta: </w:t>
      </w:r>
      <w:r w:rsidRPr="00C2351D">
        <w:rPr>
          <w:noProof/>
        </w:rPr>
        <w:t>Depdiknas.</w:t>
      </w:r>
    </w:p>
    <w:p w14:paraId="248C1737" w14:textId="1F480E7B" w:rsidR="00C2351D" w:rsidRPr="00C2351D" w:rsidRDefault="00C2351D" w:rsidP="00C0329F">
      <w:pPr>
        <w:widowControl w:val="0"/>
        <w:autoSpaceDE w:val="0"/>
        <w:autoSpaceDN w:val="0"/>
        <w:adjustRightInd w:val="0"/>
        <w:ind w:left="480" w:hanging="480"/>
        <w:jc w:val="both"/>
        <w:rPr>
          <w:noProof/>
        </w:rPr>
      </w:pPr>
      <w:r w:rsidRPr="00C2351D">
        <w:rPr>
          <w:noProof/>
        </w:rPr>
        <w:t xml:space="preserve">Direktorat Pembinaan SMA. (2008). </w:t>
      </w:r>
      <w:r w:rsidRPr="00C2351D">
        <w:rPr>
          <w:i/>
          <w:iCs/>
          <w:noProof/>
        </w:rPr>
        <w:t>Panduan Pengembangan Bahan Ajar</w:t>
      </w:r>
      <w:r w:rsidRPr="00C2351D">
        <w:rPr>
          <w:noProof/>
        </w:rPr>
        <w:t xml:space="preserve">. </w:t>
      </w:r>
      <w:r>
        <w:rPr>
          <w:noProof/>
        </w:rPr>
        <w:t xml:space="preserve">Jakarta: </w:t>
      </w:r>
      <w:r w:rsidRPr="00C2351D">
        <w:rPr>
          <w:noProof/>
        </w:rPr>
        <w:t>Kementerian Pendidikan Nasional Direktorat Jenderal Manajemen Pendidikan Dasar dan Menengah.</w:t>
      </w:r>
    </w:p>
    <w:p w14:paraId="2D635081" w14:textId="15217775" w:rsidR="00C2351D" w:rsidRPr="00C2351D" w:rsidRDefault="00C2351D" w:rsidP="00C0329F">
      <w:pPr>
        <w:widowControl w:val="0"/>
        <w:autoSpaceDE w:val="0"/>
        <w:autoSpaceDN w:val="0"/>
        <w:adjustRightInd w:val="0"/>
        <w:ind w:left="480" w:hanging="480"/>
        <w:jc w:val="both"/>
        <w:rPr>
          <w:noProof/>
        </w:rPr>
      </w:pPr>
      <w:r w:rsidRPr="00C2351D">
        <w:rPr>
          <w:noProof/>
        </w:rPr>
        <w:t xml:space="preserve">Eliyawati, Sanjaya, Y., &amp; Ramdani, A. S. (2020). </w:t>
      </w:r>
      <w:r>
        <w:rPr>
          <w:noProof/>
        </w:rPr>
        <w:t>Implementation of Project Oriented Problem-</w:t>
      </w:r>
      <w:r w:rsidRPr="00DD7F39">
        <w:rPr>
          <w:noProof/>
        </w:rPr>
        <w:t>Based Learning</w:t>
      </w:r>
      <w:r>
        <w:rPr>
          <w:noProof/>
        </w:rPr>
        <w:t xml:space="preserve"> (POPBL</w:t>
      </w:r>
      <w:r w:rsidRPr="00DD7F39">
        <w:rPr>
          <w:noProof/>
        </w:rPr>
        <w:t>) Model Integr</w:t>
      </w:r>
      <w:r>
        <w:rPr>
          <w:noProof/>
        </w:rPr>
        <w:t>ated with STEM t</w:t>
      </w:r>
      <w:r w:rsidRPr="00DD7F39">
        <w:rPr>
          <w:noProof/>
        </w:rPr>
        <w:t>o Enha</w:t>
      </w:r>
      <w:r>
        <w:rPr>
          <w:noProof/>
        </w:rPr>
        <w:t>nce Junior High School Students</w:t>
      </w:r>
      <w:r w:rsidRPr="00DD7F39">
        <w:rPr>
          <w:noProof/>
        </w:rPr>
        <w:t>’ Science Concept Mastery</w:t>
      </w:r>
      <w:r w:rsidRPr="00C2351D">
        <w:rPr>
          <w:noProof/>
        </w:rPr>
        <w:t xml:space="preserve">. </w:t>
      </w:r>
      <w:r w:rsidRPr="00C2351D">
        <w:rPr>
          <w:i/>
          <w:iCs/>
          <w:noProof/>
        </w:rPr>
        <w:t>Jurnal Pena Sains</w:t>
      </w:r>
      <w:r w:rsidRPr="00C2351D">
        <w:rPr>
          <w:noProof/>
        </w:rPr>
        <w:t xml:space="preserve">, </w:t>
      </w:r>
      <w:r w:rsidRPr="00C2351D">
        <w:rPr>
          <w:i/>
          <w:iCs/>
          <w:noProof/>
        </w:rPr>
        <w:t>7</w:t>
      </w:r>
      <w:r w:rsidRPr="00C2351D">
        <w:rPr>
          <w:noProof/>
        </w:rPr>
        <w:t>(2).</w:t>
      </w:r>
      <w:r>
        <w:rPr>
          <w:noProof/>
        </w:rPr>
        <w:t xml:space="preserve"> 120-129.</w:t>
      </w:r>
    </w:p>
    <w:p w14:paraId="56142F31" w14:textId="4C8C3A8E" w:rsidR="00C2351D" w:rsidRPr="00C2351D" w:rsidRDefault="00C2351D" w:rsidP="00C0329F">
      <w:pPr>
        <w:widowControl w:val="0"/>
        <w:autoSpaceDE w:val="0"/>
        <w:autoSpaceDN w:val="0"/>
        <w:adjustRightInd w:val="0"/>
        <w:ind w:left="480" w:hanging="480"/>
        <w:jc w:val="both"/>
        <w:rPr>
          <w:noProof/>
        </w:rPr>
      </w:pPr>
      <w:r w:rsidRPr="00C2351D">
        <w:rPr>
          <w:noProof/>
        </w:rPr>
        <w:t xml:space="preserve">Facione, P. a. (2011). </w:t>
      </w:r>
      <w:r w:rsidRPr="00C2351D">
        <w:rPr>
          <w:i/>
          <w:iCs/>
          <w:noProof/>
        </w:rPr>
        <w:t>Critical Thinking : What It Is and Why It Counts</w:t>
      </w:r>
      <w:r w:rsidRPr="00C2351D">
        <w:rPr>
          <w:noProof/>
        </w:rPr>
        <w:t xml:space="preserve">. </w:t>
      </w:r>
      <w:r w:rsidRPr="00EB7836">
        <w:rPr>
          <w:noProof/>
        </w:rPr>
        <w:t>Hermosa Beach</w:t>
      </w:r>
      <w:r>
        <w:rPr>
          <w:noProof/>
        </w:rPr>
        <w:t xml:space="preserve">: </w:t>
      </w:r>
      <w:r w:rsidRPr="00C2351D">
        <w:rPr>
          <w:noProof/>
        </w:rPr>
        <w:t xml:space="preserve">Measured Reasons LLC. </w:t>
      </w:r>
    </w:p>
    <w:p w14:paraId="5F634BD5" w14:textId="1808436F" w:rsidR="00C2351D" w:rsidRPr="00C2351D" w:rsidRDefault="00C2351D" w:rsidP="00C0329F">
      <w:pPr>
        <w:widowControl w:val="0"/>
        <w:autoSpaceDE w:val="0"/>
        <w:autoSpaceDN w:val="0"/>
        <w:adjustRightInd w:val="0"/>
        <w:ind w:left="480" w:hanging="480"/>
        <w:jc w:val="both"/>
        <w:rPr>
          <w:noProof/>
        </w:rPr>
      </w:pPr>
      <w:r w:rsidRPr="00C2351D">
        <w:rPr>
          <w:noProof/>
        </w:rPr>
        <w:t xml:space="preserve">Ghozali, I. (2016). </w:t>
      </w:r>
      <w:r w:rsidRPr="00C2351D">
        <w:rPr>
          <w:i/>
          <w:iCs/>
          <w:noProof/>
        </w:rPr>
        <w:t>Aplikasi Analisis Multivariate dengan Program IBM SPSS 23</w:t>
      </w:r>
      <w:r w:rsidRPr="00C2351D">
        <w:rPr>
          <w:noProof/>
        </w:rPr>
        <w:t xml:space="preserve"> (8th ed.). </w:t>
      </w:r>
      <w:r>
        <w:rPr>
          <w:noProof/>
        </w:rPr>
        <w:t xml:space="preserve">Semarang: </w:t>
      </w:r>
      <w:r w:rsidRPr="00C2351D">
        <w:rPr>
          <w:noProof/>
        </w:rPr>
        <w:t>BPFE Universitas Diponegoro.</w:t>
      </w:r>
    </w:p>
    <w:p w14:paraId="7F610CD5" w14:textId="4EB328D7" w:rsidR="00C2351D" w:rsidRPr="00C2351D" w:rsidRDefault="00C2351D" w:rsidP="00C0329F">
      <w:pPr>
        <w:widowControl w:val="0"/>
        <w:autoSpaceDE w:val="0"/>
        <w:autoSpaceDN w:val="0"/>
        <w:adjustRightInd w:val="0"/>
        <w:ind w:left="480" w:hanging="480"/>
        <w:jc w:val="both"/>
        <w:rPr>
          <w:noProof/>
        </w:rPr>
      </w:pPr>
      <w:r w:rsidRPr="00C2351D">
        <w:rPr>
          <w:noProof/>
        </w:rPr>
        <w:t xml:space="preserve">Hairida, &amp; Hadi, L. (2017). </w:t>
      </w:r>
      <w:r>
        <w:rPr>
          <w:noProof/>
        </w:rPr>
        <w:t>Improving Student’s</w:t>
      </w:r>
      <w:r w:rsidRPr="00DD7F39">
        <w:rPr>
          <w:noProof/>
        </w:rPr>
        <w:t xml:space="preserve"> Criti</w:t>
      </w:r>
      <w:r>
        <w:rPr>
          <w:noProof/>
        </w:rPr>
        <w:t>cal Thinking Skills Through SETS</w:t>
      </w:r>
      <w:r w:rsidRPr="00DD7F39">
        <w:rPr>
          <w:noProof/>
        </w:rPr>
        <w:t xml:space="preserve"> Vision Learning.</w:t>
      </w:r>
      <w:r w:rsidRPr="00C2351D">
        <w:rPr>
          <w:noProof/>
        </w:rPr>
        <w:t xml:space="preserve"> </w:t>
      </w:r>
      <w:r w:rsidRPr="00C2351D">
        <w:rPr>
          <w:i/>
          <w:iCs/>
          <w:noProof/>
        </w:rPr>
        <w:t>Unnes Science Education Journal</w:t>
      </w:r>
      <w:r w:rsidRPr="00C2351D">
        <w:rPr>
          <w:noProof/>
        </w:rPr>
        <w:t xml:space="preserve">, </w:t>
      </w:r>
      <w:r w:rsidRPr="00C2351D">
        <w:rPr>
          <w:i/>
          <w:iCs/>
          <w:noProof/>
        </w:rPr>
        <w:t>6</w:t>
      </w:r>
      <w:r w:rsidRPr="00C2351D">
        <w:rPr>
          <w:noProof/>
        </w:rPr>
        <w:t>(2), 1571–1576.</w:t>
      </w:r>
    </w:p>
    <w:p w14:paraId="49363B25" w14:textId="30F32C1A" w:rsidR="00C2351D" w:rsidRPr="00C2351D" w:rsidRDefault="00C2351D" w:rsidP="00C0329F">
      <w:pPr>
        <w:widowControl w:val="0"/>
        <w:autoSpaceDE w:val="0"/>
        <w:autoSpaceDN w:val="0"/>
        <w:adjustRightInd w:val="0"/>
        <w:ind w:left="480" w:hanging="480"/>
        <w:jc w:val="both"/>
        <w:rPr>
          <w:noProof/>
        </w:rPr>
      </w:pPr>
      <w:r w:rsidRPr="00C2351D">
        <w:rPr>
          <w:noProof/>
        </w:rPr>
        <w:t xml:space="preserve">Hake, R. R. (1999). </w:t>
      </w:r>
      <w:r w:rsidRPr="00C2351D">
        <w:rPr>
          <w:i/>
          <w:iCs/>
          <w:noProof/>
        </w:rPr>
        <w:t>Analyzing Change/gain Scores</w:t>
      </w:r>
      <w:r w:rsidRPr="00C2351D">
        <w:rPr>
          <w:noProof/>
        </w:rPr>
        <w:t xml:space="preserve">. </w:t>
      </w:r>
      <w:r w:rsidRPr="00EB7836">
        <w:rPr>
          <w:noProof/>
        </w:rPr>
        <w:t>Woodland Hills</w:t>
      </w:r>
      <w:r w:rsidRPr="00C2351D">
        <w:rPr>
          <w:noProof/>
        </w:rPr>
        <w:t xml:space="preserve"> </w:t>
      </w:r>
      <w:r>
        <w:rPr>
          <w:noProof/>
        </w:rPr>
        <w:t xml:space="preserve">: </w:t>
      </w:r>
      <w:r w:rsidRPr="00C2351D">
        <w:rPr>
          <w:noProof/>
        </w:rPr>
        <w:t>Dept of Physics, Indiana University.</w:t>
      </w:r>
    </w:p>
    <w:p w14:paraId="4087C658" w14:textId="74B8D320" w:rsidR="00C2351D" w:rsidRPr="00C2351D" w:rsidRDefault="00C2351D" w:rsidP="00C0329F">
      <w:pPr>
        <w:widowControl w:val="0"/>
        <w:autoSpaceDE w:val="0"/>
        <w:autoSpaceDN w:val="0"/>
        <w:adjustRightInd w:val="0"/>
        <w:ind w:left="480" w:hanging="480"/>
        <w:jc w:val="both"/>
        <w:rPr>
          <w:noProof/>
        </w:rPr>
      </w:pPr>
      <w:r w:rsidRPr="00C2351D">
        <w:rPr>
          <w:noProof/>
        </w:rPr>
        <w:t xml:space="preserve">Hartono. (2008). </w:t>
      </w:r>
      <w:r w:rsidRPr="00C2351D">
        <w:rPr>
          <w:i/>
          <w:iCs/>
          <w:noProof/>
        </w:rPr>
        <w:t>Statistika untuk Penelitian</w:t>
      </w:r>
      <w:r w:rsidRPr="00C2351D">
        <w:rPr>
          <w:noProof/>
        </w:rPr>
        <w:t xml:space="preserve">. </w:t>
      </w:r>
      <w:r>
        <w:rPr>
          <w:noProof/>
        </w:rPr>
        <w:t xml:space="preserve">Yogyakarta: </w:t>
      </w:r>
      <w:r w:rsidRPr="00C2351D">
        <w:rPr>
          <w:noProof/>
        </w:rPr>
        <w:t>Pustaka Pelajar.</w:t>
      </w:r>
    </w:p>
    <w:p w14:paraId="33D0F7E2" w14:textId="7368BFD5" w:rsidR="00C2351D" w:rsidRPr="00C2351D" w:rsidRDefault="00C2351D" w:rsidP="00C0329F">
      <w:pPr>
        <w:widowControl w:val="0"/>
        <w:autoSpaceDE w:val="0"/>
        <w:autoSpaceDN w:val="0"/>
        <w:adjustRightInd w:val="0"/>
        <w:ind w:left="480" w:hanging="480"/>
        <w:jc w:val="both"/>
        <w:rPr>
          <w:noProof/>
        </w:rPr>
      </w:pPr>
      <w:r w:rsidRPr="00C2351D">
        <w:rPr>
          <w:noProof/>
        </w:rPr>
        <w:t xml:space="preserve">Hasanah, U., &amp; Isnawati. (2019). </w:t>
      </w:r>
      <w:r>
        <w:rPr>
          <w:noProof/>
        </w:rPr>
        <w:t>Validity o</w:t>
      </w:r>
      <w:r w:rsidRPr="00DD7F39">
        <w:rPr>
          <w:noProof/>
        </w:rPr>
        <w:t>f Salingtemas Based-</w:t>
      </w:r>
      <w:r>
        <w:rPr>
          <w:noProof/>
        </w:rPr>
        <w:t>Worksheet on Fungi Topic t</w:t>
      </w:r>
      <w:r w:rsidRPr="00DD7F39">
        <w:rPr>
          <w:noProof/>
        </w:rPr>
        <w:t>o Influence Critical Thinking Skill</w:t>
      </w:r>
      <w:r w:rsidRPr="00C2351D">
        <w:rPr>
          <w:noProof/>
        </w:rPr>
        <w:t xml:space="preserve">. </w:t>
      </w:r>
      <w:r w:rsidRPr="00C2351D">
        <w:rPr>
          <w:i/>
          <w:iCs/>
          <w:noProof/>
        </w:rPr>
        <w:t>BioEdu</w:t>
      </w:r>
      <w:r w:rsidRPr="00C2351D">
        <w:rPr>
          <w:noProof/>
        </w:rPr>
        <w:t xml:space="preserve">, </w:t>
      </w:r>
      <w:r w:rsidRPr="00C2351D">
        <w:rPr>
          <w:i/>
          <w:iCs/>
          <w:noProof/>
        </w:rPr>
        <w:t>8</w:t>
      </w:r>
      <w:r w:rsidRPr="00C2351D">
        <w:rPr>
          <w:noProof/>
        </w:rPr>
        <w:t>(3), 20–25.</w:t>
      </w:r>
    </w:p>
    <w:p w14:paraId="72C271BD"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Haseli, Z., &amp; Rezali, F. (2013). The Effect o Teaching Critical Thinking on Eductional Achievement and Test Anxiety Among Junior High School Student in Savech. </w:t>
      </w:r>
      <w:r w:rsidRPr="00C2351D">
        <w:rPr>
          <w:i/>
          <w:iCs/>
          <w:noProof/>
        </w:rPr>
        <w:t>European Online Journal of Natural and Social Science</w:t>
      </w:r>
      <w:r w:rsidRPr="00C2351D">
        <w:rPr>
          <w:noProof/>
        </w:rPr>
        <w:t xml:space="preserve">, </w:t>
      </w:r>
      <w:r w:rsidRPr="00C2351D">
        <w:rPr>
          <w:i/>
          <w:iCs/>
          <w:noProof/>
        </w:rPr>
        <w:t>2</w:t>
      </w:r>
      <w:r w:rsidRPr="00C2351D">
        <w:rPr>
          <w:noProof/>
        </w:rPr>
        <w:t>(2), 168–175.</w:t>
      </w:r>
    </w:p>
    <w:p w14:paraId="28925B4B" w14:textId="3FBF57A5" w:rsidR="00C2351D" w:rsidRPr="00C2351D" w:rsidRDefault="00C2351D" w:rsidP="00C0329F">
      <w:pPr>
        <w:widowControl w:val="0"/>
        <w:autoSpaceDE w:val="0"/>
        <w:autoSpaceDN w:val="0"/>
        <w:adjustRightInd w:val="0"/>
        <w:ind w:left="480" w:hanging="480"/>
        <w:jc w:val="both"/>
        <w:rPr>
          <w:noProof/>
        </w:rPr>
      </w:pPr>
      <w:r w:rsidRPr="00C2351D">
        <w:rPr>
          <w:noProof/>
        </w:rPr>
        <w:t xml:space="preserve">Hasrudin, Nasution, M. Y., &amp; Rezeqi, S. (2015). Application of contextual learning to improve critical thinking ability of students in biology teaching and learning strategies class. </w:t>
      </w:r>
      <w:r w:rsidRPr="00C2351D">
        <w:rPr>
          <w:i/>
          <w:iCs/>
          <w:noProof/>
        </w:rPr>
        <w:t>International Journal of Learning, Teaching and Educational Research</w:t>
      </w:r>
      <w:r w:rsidRPr="00C2351D">
        <w:rPr>
          <w:noProof/>
        </w:rPr>
        <w:t xml:space="preserve">, </w:t>
      </w:r>
      <w:r w:rsidRPr="00C2351D">
        <w:rPr>
          <w:i/>
          <w:iCs/>
          <w:noProof/>
        </w:rPr>
        <w:t>11</w:t>
      </w:r>
      <w:r w:rsidRPr="00C2351D">
        <w:rPr>
          <w:noProof/>
        </w:rPr>
        <w:t xml:space="preserve">(3), 109–116. </w:t>
      </w:r>
    </w:p>
    <w:p w14:paraId="11C51B00"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Julia, D., Rosilawati, I., &amp; Efkar, T. (2016). Pengembangan Modul berbasis Multipel Representasi pada Materi Garam dan Hidrolisis. </w:t>
      </w:r>
      <w:r w:rsidRPr="00C2351D">
        <w:rPr>
          <w:i/>
          <w:iCs/>
          <w:noProof/>
        </w:rPr>
        <w:t>Jurnal Pendidikan Dan Pembelajaran Kimia</w:t>
      </w:r>
      <w:r w:rsidRPr="00C2351D">
        <w:rPr>
          <w:noProof/>
        </w:rPr>
        <w:t xml:space="preserve">, </w:t>
      </w:r>
      <w:r w:rsidRPr="00C2351D">
        <w:rPr>
          <w:i/>
          <w:iCs/>
          <w:noProof/>
        </w:rPr>
        <w:t>5</w:t>
      </w:r>
      <w:r w:rsidRPr="00C2351D">
        <w:rPr>
          <w:noProof/>
        </w:rPr>
        <w:t>(3), 65–76.</w:t>
      </w:r>
    </w:p>
    <w:p w14:paraId="51A97ECE" w14:textId="24DFC22D" w:rsidR="00C2351D" w:rsidRPr="00C2351D" w:rsidRDefault="00C2351D" w:rsidP="00C0329F">
      <w:pPr>
        <w:widowControl w:val="0"/>
        <w:autoSpaceDE w:val="0"/>
        <w:autoSpaceDN w:val="0"/>
        <w:adjustRightInd w:val="0"/>
        <w:ind w:left="480" w:hanging="480"/>
        <w:jc w:val="both"/>
        <w:rPr>
          <w:noProof/>
        </w:rPr>
      </w:pPr>
      <w:r w:rsidRPr="00C2351D">
        <w:rPr>
          <w:noProof/>
        </w:rPr>
        <w:t xml:space="preserve">Kemendikbud. (2016). </w:t>
      </w:r>
      <w:r w:rsidRPr="00C2351D">
        <w:rPr>
          <w:i/>
          <w:iCs/>
          <w:noProof/>
        </w:rPr>
        <w:t>Silabus Mata Pelajaran Kimia untuk SMA/MA</w:t>
      </w:r>
      <w:r w:rsidRPr="00C2351D">
        <w:rPr>
          <w:noProof/>
        </w:rPr>
        <w:t xml:space="preserve">. </w:t>
      </w:r>
      <w:r>
        <w:rPr>
          <w:noProof/>
        </w:rPr>
        <w:t>Jakarta: Kemendikbud.</w:t>
      </w:r>
    </w:p>
    <w:p w14:paraId="6E727A54" w14:textId="084AFA75" w:rsidR="00C2351D" w:rsidRPr="00C2351D" w:rsidRDefault="00C2351D" w:rsidP="00C0329F">
      <w:pPr>
        <w:widowControl w:val="0"/>
        <w:autoSpaceDE w:val="0"/>
        <w:autoSpaceDN w:val="0"/>
        <w:adjustRightInd w:val="0"/>
        <w:ind w:left="480" w:hanging="480"/>
        <w:jc w:val="both"/>
        <w:rPr>
          <w:noProof/>
        </w:rPr>
      </w:pPr>
      <w:r w:rsidRPr="00C2351D">
        <w:rPr>
          <w:noProof/>
        </w:rPr>
        <w:t xml:space="preserve">King, F. J., Goodson, L., M. S., &amp; Rohani, F. (2010). </w:t>
      </w:r>
      <w:r w:rsidRPr="00C2351D">
        <w:rPr>
          <w:i/>
          <w:iCs/>
          <w:noProof/>
        </w:rPr>
        <w:t>Assessment &amp; Evaluation Educational Services Program: Higher-Order Thinking Skills</w:t>
      </w:r>
      <w:r w:rsidRPr="00C2351D">
        <w:rPr>
          <w:noProof/>
        </w:rPr>
        <w:t xml:space="preserve">. </w:t>
      </w:r>
      <w:r w:rsidRPr="00EB7836">
        <w:rPr>
          <w:noProof/>
        </w:rPr>
        <w:t>Washington D.C.</w:t>
      </w:r>
      <w:r>
        <w:rPr>
          <w:noProof/>
        </w:rPr>
        <w:t xml:space="preserve">: </w:t>
      </w:r>
      <w:r w:rsidRPr="00C2351D">
        <w:rPr>
          <w:noProof/>
        </w:rPr>
        <w:t>Educational Services Program.</w:t>
      </w:r>
    </w:p>
    <w:p w14:paraId="38CBCC05"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Kurniawan, A. B., &amp; Hidayah, R. (2020). Validitas Permainan Zuper Abase Berbasis Android Sebagai Media Pembelajaran Asam Basa. </w:t>
      </w:r>
      <w:r w:rsidRPr="00C2351D">
        <w:rPr>
          <w:i/>
          <w:iCs/>
          <w:noProof/>
        </w:rPr>
        <w:t>Jurnal Pendidikan Dan Pembelajaran Kimia</w:t>
      </w:r>
      <w:r w:rsidRPr="00C2351D">
        <w:rPr>
          <w:noProof/>
        </w:rPr>
        <w:t xml:space="preserve">, </w:t>
      </w:r>
      <w:r w:rsidRPr="00C2351D">
        <w:rPr>
          <w:i/>
          <w:iCs/>
          <w:noProof/>
        </w:rPr>
        <w:t>9</w:t>
      </w:r>
      <w:r w:rsidRPr="00C2351D">
        <w:rPr>
          <w:noProof/>
        </w:rPr>
        <w:t>(1), 63–70. https://doi.org/10.23960/jppk.v9.i1.202006</w:t>
      </w:r>
    </w:p>
    <w:p w14:paraId="7D5EBE0B"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Maimunah. (2017). The Use of Science Environment Technology and Society (SETS) Learning Model for Enhancing The Critical Thinking Skills and Scientific Attitudes. </w:t>
      </w:r>
      <w:r w:rsidRPr="00C2351D">
        <w:rPr>
          <w:i/>
          <w:iCs/>
          <w:noProof/>
        </w:rPr>
        <w:t>Jurnal Penelitian Dan Pembelajaran IPA</w:t>
      </w:r>
      <w:r w:rsidRPr="00C2351D">
        <w:rPr>
          <w:noProof/>
        </w:rPr>
        <w:t xml:space="preserve">, </w:t>
      </w:r>
      <w:r w:rsidRPr="00C2351D">
        <w:rPr>
          <w:i/>
          <w:iCs/>
          <w:noProof/>
        </w:rPr>
        <w:t>3</w:t>
      </w:r>
      <w:r w:rsidRPr="00C2351D">
        <w:rPr>
          <w:noProof/>
        </w:rPr>
        <w:t>(1), 65–73.</w:t>
      </w:r>
    </w:p>
    <w:p w14:paraId="36ADB138"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Minarti, I. B., Susilowati, S. M. E., &amp; Indriyanti, D. R. (2012). Perangkat Pembelajaran Ipa Terpadu Bervisi SETS Berbasis Edutainment Pada Tema Pencernaan. </w:t>
      </w:r>
      <w:r w:rsidRPr="00C2351D">
        <w:rPr>
          <w:i/>
          <w:iCs/>
          <w:noProof/>
        </w:rPr>
        <w:t>Journal of Innovative Science Education</w:t>
      </w:r>
      <w:r w:rsidRPr="00C2351D">
        <w:rPr>
          <w:noProof/>
        </w:rPr>
        <w:t xml:space="preserve">, </w:t>
      </w:r>
      <w:r w:rsidRPr="00C2351D">
        <w:rPr>
          <w:i/>
          <w:iCs/>
          <w:noProof/>
        </w:rPr>
        <w:t>1</w:t>
      </w:r>
      <w:r w:rsidRPr="00C2351D">
        <w:rPr>
          <w:noProof/>
        </w:rPr>
        <w:t>(2), 105–111.</w:t>
      </w:r>
    </w:p>
    <w:p w14:paraId="407489AF" w14:textId="77777777" w:rsidR="00C2351D" w:rsidRPr="00C2351D" w:rsidRDefault="00C2351D" w:rsidP="00C0329F">
      <w:pPr>
        <w:widowControl w:val="0"/>
        <w:autoSpaceDE w:val="0"/>
        <w:autoSpaceDN w:val="0"/>
        <w:adjustRightInd w:val="0"/>
        <w:ind w:left="480" w:hanging="480"/>
        <w:jc w:val="both"/>
        <w:rPr>
          <w:noProof/>
        </w:rPr>
      </w:pPr>
      <w:r w:rsidRPr="00C2351D">
        <w:rPr>
          <w:noProof/>
        </w:rPr>
        <w:lastRenderedPageBreak/>
        <w:t xml:space="preserve">Mulyani, S. D., Rudibyani, R. B., &amp; Efkar, T. (2018). Efektivitas LKS Berbasis Multipel Representasi dalam Meningkatkan Kemampuan Berpikir Kritis. </w:t>
      </w:r>
      <w:r w:rsidRPr="00C2351D">
        <w:rPr>
          <w:i/>
          <w:iCs/>
          <w:noProof/>
        </w:rPr>
        <w:t>Jurnal Pendidikan Dan Pembelajaran Kimia</w:t>
      </w:r>
      <w:r w:rsidRPr="00C2351D">
        <w:rPr>
          <w:noProof/>
        </w:rPr>
        <w:t xml:space="preserve">, </w:t>
      </w:r>
      <w:r w:rsidRPr="00C2351D">
        <w:rPr>
          <w:i/>
          <w:iCs/>
          <w:noProof/>
        </w:rPr>
        <w:t>7</w:t>
      </w:r>
      <w:r w:rsidRPr="00C2351D">
        <w:rPr>
          <w:noProof/>
        </w:rPr>
        <w:t>(2), 1–12.</w:t>
      </w:r>
    </w:p>
    <w:p w14:paraId="51D2DE55"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Mutakinati, L., Anwari, I., &amp; Yoshisuke, K. (2018). Analysis of students’ critical thinking skill of middle school through stem education project-based learning. </w:t>
      </w:r>
      <w:r w:rsidRPr="00C2351D">
        <w:rPr>
          <w:i/>
          <w:iCs/>
          <w:noProof/>
        </w:rPr>
        <w:t>Jurnal Pendidikan IPA Indonesia</w:t>
      </w:r>
      <w:r w:rsidRPr="00C2351D">
        <w:rPr>
          <w:noProof/>
        </w:rPr>
        <w:t xml:space="preserve">, </w:t>
      </w:r>
      <w:r w:rsidRPr="00C2351D">
        <w:rPr>
          <w:i/>
          <w:iCs/>
          <w:noProof/>
        </w:rPr>
        <w:t>7</w:t>
      </w:r>
      <w:r w:rsidRPr="00C2351D">
        <w:rPr>
          <w:noProof/>
        </w:rPr>
        <w:t>(1), 54–65. https://doi.org/10.15294/jpii.v7i1.10495</w:t>
      </w:r>
    </w:p>
    <w:p w14:paraId="21A841F7" w14:textId="2F919294" w:rsidR="00C2351D" w:rsidRPr="00C2351D" w:rsidRDefault="00C2351D" w:rsidP="00C0329F">
      <w:pPr>
        <w:widowControl w:val="0"/>
        <w:autoSpaceDE w:val="0"/>
        <w:autoSpaceDN w:val="0"/>
        <w:adjustRightInd w:val="0"/>
        <w:ind w:left="480" w:hanging="480"/>
        <w:jc w:val="both"/>
        <w:rPr>
          <w:noProof/>
        </w:rPr>
      </w:pPr>
      <w:r w:rsidRPr="00C2351D">
        <w:rPr>
          <w:noProof/>
        </w:rPr>
        <w:t xml:space="preserve">NEA. (2012). </w:t>
      </w:r>
      <w:r>
        <w:rPr>
          <w:i/>
          <w:iCs/>
          <w:noProof/>
        </w:rPr>
        <w:t>A-Guide-to-Four-Cs</w:t>
      </w:r>
      <w:r w:rsidRPr="00C2351D">
        <w:rPr>
          <w:noProof/>
        </w:rPr>
        <w:t xml:space="preserve">. </w:t>
      </w:r>
      <w:r w:rsidRPr="00EB7836">
        <w:rPr>
          <w:noProof/>
        </w:rPr>
        <w:t>Washington D.C.</w:t>
      </w:r>
      <w:r>
        <w:rPr>
          <w:noProof/>
        </w:rPr>
        <w:t xml:space="preserve">: </w:t>
      </w:r>
      <w:r w:rsidRPr="00C2351D">
        <w:rPr>
          <w:noProof/>
        </w:rPr>
        <w:t>National Education Association.</w:t>
      </w:r>
    </w:p>
    <w:p w14:paraId="4EF76776"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Ni’mah, M., Hidayah, R., Aprianto, &amp; Hidayati, N. (2017). Kepraktisan dan keefektifan LKPD berbasis problem based learning untuk melatihkan kemampuan literasi sains pada materi asam basa. </w:t>
      </w:r>
      <w:r w:rsidRPr="00C2351D">
        <w:rPr>
          <w:i/>
          <w:iCs/>
          <w:noProof/>
        </w:rPr>
        <w:t>Jurnal Pendidikan Kimia</w:t>
      </w:r>
      <w:r w:rsidRPr="00C2351D">
        <w:rPr>
          <w:noProof/>
        </w:rPr>
        <w:t xml:space="preserve">, </w:t>
      </w:r>
      <w:r w:rsidRPr="00C2351D">
        <w:rPr>
          <w:i/>
          <w:iCs/>
          <w:noProof/>
        </w:rPr>
        <w:t>9</w:t>
      </w:r>
      <w:r w:rsidRPr="00C2351D">
        <w:rPr>
          <w:noProof/>
        </w:rPr>
        <w:t>(3), 347–351.</w:t>
      </w:r>
    </w:p>
    <w:p w14:paraId="044905B1"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Nugraha, D. A., &amp; Binadja, A. (2013). Pengembangan Bahan Ajar Reaksi Redoks Bervisi Sets, Berorientasi Konstruktivistik. </w:t>
      </w:r>
      <w:r w:rsidRPr="00C2351D">
        <w:rPr>
          <w:i/>
          <w:iCs/>
          <w:noProof/>
        </w:rPr>
        <w:t>Journal of Innovative Science Education</w:t>
      </w:r>
      <w:r w:rsidRPr="00C2351D">
        <w:rPr>
          <w:noProof/>
        </w:rPr>
        <w:t xml:space="preserve">, </w:t>
      </w:r>
      <w:r w:rsidRPr="00C2351D">
        <w:rPr>
          <w:i/>
          <w:iCs/>
          <w:noProof/>
        </w:rPr>
        <w:t>2</w:t>
      </w:r>
      <w:r w:rsidRPr="00C2351D">
        <w:rPr>
          <w:noProof/>
        </w:rPr>
        <w:t>(1).</w:t>
      </w:r>
    </w:p>
    <w:p w14:paraId="006C1964"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OECD. (2019). </w:t>
      </w:r>
      <w:r w:rsidRPr="00C2351D">
        <w:rPr>
          <w:i/>
          <w:iCs/>
          <w:noProof/>
        </w:rPr>
        <w:t>PISA 2018 Results Combined Executive Summaries</w:t>
      </w:r>
      <w:r w:rsidRPr="00C2351D">
        <w:rPr>
          <w:noProof/>
        </w:rPr>
        <w:t>. PISA-OECD Publishing.</w:t>
      </w:r>
    </w:p>
    <w:p w14:paraId="4E16CCBF" w14:textId="0E77EADB" w:rsidR="00C2351D" w:rsidRPr="00C2351D" w:rsidRDefault="00C2351D" w:rsidP="00C0329F">
      <w:pPr>
        <w:widowControl w:val="0"/>
        <w:autoSpaceDE w:val="0"/>
        <w:autoSpaceDN w:val="0"/>
        <w:adjustRightInd w:val="0"/>
        <w:ind w:left="480" w:hanging="480"/>
        <w:jc w:val="both"/>
        <w:rPr>
          <w:noProof/>
        </w:rPr>
      </w:pPr>
      <w:r w:rsidRPr="00C2351D">
        <w:rPr>
          <w:noProof/>
        </w:rPr>
        <w:t xml:space="preserve">Oktaviani, M. A., &amp; Notobroto, H. B. (2014). Perbandingan tingkat konsistensi normalitas distribusi metode Kolmogorov-Smirnov, Lilliefors, Shapiro-Wilk, dan Skewness-Kurtosis. </w:t>
      </w:r>
      <w:r w:rsidRPr="00C2351D">
        <w:rPr>
          <w:i/>
          <w:iCs/>
          <w:noProof/>
        </w:rPr>
        <w:t>Jurnal Biometrika Dan Kependudukan</w:t>
      </w:r>
      <w:r w:rsidRPr="00C2351D">
        <w:rPr>
          <w:noProof/>
        </w:rPr>
        <w:t xml:space="preserve">, </w:t>
      </w:r>
      <w:r w:rsidRPr="00C2351D">
        <w:rPr>
          <w:i/>
          <w:iCs/>
          <w:noProof/>
        </w:rPr>
        <w:t>3</w:t>
      </w:r>
      <w:r w:rsidRPr="00C2351D">
        <w:rPr>
          <w:noProof/>
        </w:rPr>
        <w:t xml:space="preserve">(2), 127–135. </w:t>
      </w:r>
    </w:p>
    <w:p w14:paraId="5BB996CD" w14:textId="0552D305" w:rsidR="00C2351D" w:rsidRPr="00C2351D" w:rsidRDefault="00C2351D" w:rsidP="00C0329F">
      <w:pPr>
        <w:widowControl w:val="0"/>
        <w:autoSpaceDE w:val="0"/>
        <w:autoSpaceDN w:val="0"/>
        <w:adjustRightInd w:val="0"/>
        <w:ind w:left="480" w:hanging="480"/>
        <w:jc w:val="both"/>
        <w:rPr>
          <w:noProof/>
        </w:rPr>
      </w:pPr>
      <w:r w:rsidRPr="00C2351D">
        <w:rPr>
          <w:noProof/>
        </w:rPr>
        <w:t xml:space="preserve">Pandela, Y. S., Sunyono, &amp; Rudibyani, R. B. (2019). Pengaruh Isu Sosio-Saintifk dalam Meningkatkan Kemampuan Berpikir Kritis pada Materi Larutan Elektrolit dan Non-Elektrolit. </w:t>
      </w:r>
      <w:r w:rsidRPr="00C2351D">
        <w:rPr>
          <w:i/>
          <w:iCs/>
          <w:noProof/>
        </w:rPr>
        <w:t>Jurnal Pendidikan Dan Pembelajaran Kimia</w:t>
      </w:r>
      <w:r w:rsidRPr="00C2351D">
        <w:rPr>
          <w:noProof/>
        </w:rPr>
        <w:t xml:space="preserve">, </w:t>
      </w:r>
      <w:r w:rsidRPr="00C2351D">
        <w:rPr>
          <w:i/>
          <w:iCs/>
          <w:noProof/>
        </w:rPr>
        <w:t>8</w:t>
      </w:r>
      <w:r w:rsidRPr="00C2351D">
        <w:rPr>
          <w:noProof/>
        </w:rPr>
        <w:t xml:space="preserve">(2). </w:t>
      </w:r>
      <w:r>
        <w:rPr>
          <w:noProof/>
        </w:rPr>
        <w:t>296-307</w:t>
      </w:r>
      <w:r w:rsidRPr="00DD7F39">
        <w:rPr>
          <w:noProof/>
        </w:rPr>
        <w:t>.</w:t>
      </w:r>
    </w:p>
    <w:p w14:paraId="79DB0C7D" w14:textId="5FDFD1CD" w:rsidR="00C2351D" w:rsidRPr="00C2351D" w:rsidRDefault="00C2351D" w:rsidP="00C0329F">
      <w:pPr>
        <w:widowControl w:val="0"/>
        <w:autoSpaceDE w:val="0"/>
        <w:autoSpaceDN w:val="0"/>
        <w:adjustRightInd w:val="0"/>
        <w:ind w:left="480" w:hanging="480"/>
        <w:jc w:val="both"/>
        <w:rPr>
          <w:noProof/>
        </w:rPr>
      </w:pPr>
      <w:r w:rsidRPr="00C2351D">
        <w:rPr>
          <w:noProof/>
        </w:rPr>
        <w:t xml:space="preserve">Poedjiadi, A. (2005). </w:t>
      </w:r>
      <w:r w:rsidRPr="00C2351D">
        <w:rPr>
          <w:i/>
          <w:iCs/>
          <w:noProof/>
        </w:rPr>
        <w:t>Sains, Teknologi, and Masyarakat (STM)</w:t>
      </w:r>
      <w:r w:rsidRPr="00C2351D">
        <w:rPr>
          <w:noProof/>
        </w:rPr>
        <w:t xml:space="preserve">. </w:t>
      </w:r>
      <w:r>
        <w:rPr>
          <w:noProof/>
        </w:rPr>
        <w:t xml:space="preserve">Bandung: </w:t>
      </w:r>
      <w:r w:rsidRPr="00C2351D">
        <w:rPr>
          <w:noProof/>
        </w:rPr>
        <w:t>PT Remaja Rosdakarya.</w:t>
      </w:r>
    </w:p>
    <w:p w14:paraId="637B0554" w14:textId="6D1685D5" w:rsidR="00C2351D" w:rsidRPr="00C2351D" w:rsidRDefault="00C2351D" w:rsidP="00C0329F">
      <w:pPr>
        <w:widowControl w:val="0"/>
        <w:autoSpaceDE w:val="0"/>
        <w:autoSpaceDN w:val="0"/>
        <w:adjustRightInd w:val="0"/>
        <w:ind w:left="480" w:hanging="480"/>
        <w:jc w:val="both"/>
        <w:rPr>
          <w:noProof/>
        </w:rPr>
      </w:pPr>
      <w:r w:rsidRPr="00C2351D">
        <w:rPr>
          <w:noProof/>
        </w:rPr>
        <w:t xml:space="preserve">Prastowo, A. (2013). </w:t>
      </w:r>
      <w:r w:rsidRPr="00C2351D">
        <w:rPr>
          <w:i/>
          <w:iCs/>
          <w:noProof/>
        </w:rPr>
        <w:t>Panduan Kreatif Membuat Bahan Ajar Inovatif</w:t>
      </w:r>
      <w:r w:rsidRPr="00C2351D">
        <w:rPr>
          <w:noProof/>
        </w:rPr>
        <w:t xml:space="preserve">. </w:t>
      </w:r>
      <w:r>
        <w:rPr>
          <w:noProof/>
        </w:rPr>
        <w:t xml:space="preserve">Yogyakarta: </w:t>
      </w:r>
      <w:r w:rsidRPr="00C2351D">
        <w:rPr>
          <w:noProof/>
        </w:rPr>
        <w:t>Diva Press.</w:t>
      </w:r>
    </w:p>
    <w:p w14:paraId="01885357"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Putri, W. R., Supardi, Z. I., &amp; Sudibyo, E. (2020). the Effectiveness of Learning Devices Through the Stem Approaches To Train Students ’ Critical. </w:t>
      </w:r>
      <w:r w:rsidRPr="00C2351D">
        <w:rPr>
          <w:i/>
          <w:iCs/>
          <w:noProof/>
        </w:rPr>
        <w:t>Jurnal Education and Development</w:t>
      </w:r>
      <w:r w:rsidRPr="00C2351D">
        <w:rPr>
          <w:noProof/>
        </w:rPr>
        <w:t xml:space="preserve">, </w:t>
      </w:r>
      <w:r w:rsidRPr="00C2351D">
        <w:rPr>
          <w:i/>
          <w:iCs/>
          <w:noProof/>
        </w:rPr>
        <w:t>8</w:t>
      </w:r>
      <w:r w:rsidRPr="00C2351D">
        <w:rPr>
          <w:noProof/>
        </w:rPr>
        <w:t>(2), 281–284.</w:t>
      </w:r>
    </w:p>
    <w:p w14:paraId="65F1F2B1" w14:textId="1F3EE8AB" w:rsidR="00C2351D" w:rsidRPr="00C2351D" w:rsidRDefault="00C2351D" w:rsidP="00C0329F">
      <w:pPr>
        <w:widowControl w:val="0"/>
        <w:autoSpaceDE w:val="0"/>
        <w:autoSpaceDN w:val="0"/>
        <w:adjustRightInd w:val="0"/>
        <w:ind w:left="480" w:hanging="480"/>
        <w:jc w:val="both"/>
        <w:rPr>
          <w:noProof/>
        </w:rPr>
      </w:pPr>
      <w:r w:rsidRPr="00C2351D">
        <w:rPr>
          <w:noProof/>
        </w:rPr>
        <w:t>Putri, D. K., &amp; Rusmini. (2021). H</w:t>
      </w:r>
      <w:r>
        <w:rPr>
          <w:noProof/>
        </w:rPr>
        <w:t>ydrocarbon and Petroleum with SETS</w:t>
      </w:r>
      <w:r w:rsidRPr="00C2351D">
        <w:rPr>
          <w:noProof/>
        </w:rPr>
        <w:t xml:space="preserve"> Approach</w:t>
      </w:r>
      <w:r>
        <w:rPr>
          <w:noProof/>
        </w:rPr>
        <w:t xml:space="preserve"> Module to Train Students</w:t>
      </w:r>
      <w:r w:rsidRPr="00C2351D">
        <w:rPr>
          <w:noProof/>
        </w:rPr>
        <w:t xml:space="preserve">’ Critical Thinking Skills. </w:t>
      </w:r>
      <w:r w:rsidRPr="00C2351D">
        <w:rPr>
          <w:i/>
          <w:iCs/>
          <w:noProof/>
        </w:rPr>
        <w:t>Indonesian Journal of Science and Mathematics Education</w:t>
      </w:r>
      <w:r w:rsidRPr="00C2351D">
        <w:rPr>
          <w:noProof/>
        </w:rPr>
        <w:t xml:space="preserve">, </w:t>
      </w:r>
      <w:r w:rsidRPr="00C2351D">
        <w:rPr>
          <w:i/>
          <w:iCs/>
          <w:noProof/>
        </w:rPr>
        <w:t>4</w:t>
      </w:r>
      <w:r>
        <w:rPr>
          <w:noProof/>
        </w:rPr>
        <w:t>(1</w:t>
      </w:r>
      <w:r w:rsidRPr="00C2351D">
        <w:rPr>
          <w:noProof/>
        </w:rPr>
        <w:t>), 12–24. https://doi.org/10.24042/ijsme.v4i1.7839</w:t>
      </w:r>
    </w:p>
    <w:p w14:paraId="0DF85216" w14:textId="1FA77713" w:rsidR="00C2351D" w:rsidRPr="00C2351D" w:rsidRDefault="00C2351D" w:rsidP="00C0329F">
      <w:pPr>
        <w:widowControl w:val="0"/>
        <w:autoSpaceDE w:val="0"/>
        <w:autoSpaceDN w:val="0"/>
        <w:adjustRightInd w:val="0"/>
        <w:ind w:left="480" w:hanging="480"/>
        <w:jc w:val="both"/>
        <w:rPr>
          <w:noProof/>
        </w:rPr>
      </w:pPr>
      <w:r w:rsidRPr="00C2351D">
        <w:rPr>
          <w:noProof/>
        </w:rPr>
        <w:t xml:space="preserve">Rachmatia, E., Aunurrahman, &amp; Usman, A. (2016). Pengembangan Modul Pembelajaran Kimia untuk Kecakapan Membangun dan Menggunakan Konsep Redoks dan Hidrokarbon Kelas X SMAN 3 Sungai Kakap. </w:t>
      </w:r>
      <w:r w:rsidRPr="00C2351D">
        <w:rPr>
          <w:i/>
          <w:iCs/>
          <w:noProof/>
        </w:rPr>
        <w:t>Journal Of Prospective Learning</w:t>
      </w:r>
      <w:r w:rsidRPr="00C2351D">
        <w:rPr>
          <w:noProof/>
        </w:rPr>
        <w:t xml:space="preserve">, </w:t>
      </w:r>
      <w:r w:rsidRPr="00C2351D">
        <w:rPr>
          <w:i/>
          <w:iCs/>
          <w:noProof/>
        </w:rPr>
        <w:t>1</w:t>
      </w:r>
      <w:r w:rsidRPr="00C2351D">
        <w:rPr>
          <w:noProof/>
        </w:rPr>
        <w:t xml:space="preserve">(2), 20–31. </w:t>
      </w:r>
    </w:p>
    <w:p w14:paraId="0A71D682"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Razali, N. M., &amp; Wah, Y. B. (2011). Power Comparision of Shapiro-Wilk, Kolmogorov_Smirnov, Lilliefors, and Anderson-Darling tests. </w:t>
      </w:r>
      <w:r w:rsidRPr="00C2351D">
        <w:rPr>
          <w:i/>
          <w:iCs/>
          <w:noProof/>
        </w:rPr>
        <w:t>Journal of Statistical Modeling and Analytics</w:t>
      </w:r>
      <w:r w:rsidRPr="00C2351D">
        <w:rPr>
          <w:noProof/>
        </w:rPr>
        <w:t xml:space="preserve">, </w:t>
      </w:r>
      <w:r w:rsidRPr="00C2351D">
        <w:rPr>
          <w:i/>
          <w:iCs/>
          <w:noProof/>
        </w:rPr>
        <w:t>2</w:t>
      </w:r>
      <w:r w:rsidRPr="00C2351D">
        <w:rPr>
          <w:noProof/>
        </w:rPr>
        <w:t>(1), 21–33.</w:t>
      </w:r>
    </w:p>
    <w:p w14:paraId="4C3EFBC3" w14:textId="1EC48914" w:rsidR="00C2351D" w:rsidRPr="00C2351D" w:rsidRDefault="00C2351D" w:rsidP="00C0329F">
      <w:pPr>
        <w:widowControl w:val="0"/>
        <w:autoSpaceDE w:val="0"/>
        <w:autoSpaceDN w:val="0"/>
        <w:adjustRightInd w:val="0"/>
        <w:ind w:left="480" w:hanging="480"/>
        <w:jc w:val="both"/>
        <w:rPr>
          <w:noProof/>
        </w:rPr>
      </w:pPr>
      <w:r w:rsidRPr="00C2351D">
        <w:rPr>
          <w:noProof/>
        </w:rPr>
        <w:t>Redhana, I. W. (2019). Mengemb</w:t>
      </w:r>
      <w:r w:rsidR="00C0329F">
        <w:rPr>
          <w:noProof/>
        </w:rPr>
        <w:t>angkan Keterampilan Abad Ke-21 d</w:t>
      </w:r>
      <w:r w:rsidRPr="00C2351D">
        <w:rPr>
          <w:noProof/>
        </w:rPr>
        <w:t xml:space="preserve">alam Pembelajaran Kimia. </w:t>
      </w:r>
      <w:r w:rsidRPr="00C2351D">
        <w:rPr>
          <w:i/>
          <w:iCs/>
          <w:noProof/>
        </w:rPr>
        <w:t>Jurnal Inovasi Pendidikan Kimia</w:t>
      </w:r>
      <w:r w:rsidRPr="00C2351D">
        <w:rPr>
          <w:noProof/>
        </w:rPr>
        <w:t xml:space="preserve">, </w:t>
      </w:r>
      <w:r w:rsidRPr="00C2351D">
        <w:rPr>
          <w:i/>
          <w:iCs/>
          <w:noProof/>
        </w:rPr>
        <w:t>13</w:t>
      </w:r>
      <w:r w:rsidRPr="00C2351D">
        <w:rPr>
          <w:noProof/>
        </w:rPr>
        <w:t>(1), 2239–2253.</w:t>
      </w:r>
    </w:p>
    <w:p w14:paraId="274D4D12" w14:textId="4D71D3B8" w:rsidR="00C2351D" w:rsidRPr="00C2351D" w:rsidRDefault="00C2351D" w:rsidP="00C0329F">
      <w:pPr>
        <w:widowControl w:val="0"/>
        <w:autoSpaceDE w:val="0"/>
        <w:autoSpaceDN w:val="0"/>
        <w:adjustRightInd w:val="0"/>
        <w:ind w:left="480" w:hanging="480"/>
        <w:jc w:val="both"/>
        <w:rPr>
          <w:noProof/>
        </w:rPr>
      </w:pPr>
      <w:r w:rsidRPr="00C2351D">
        <w:rPr>
          <w:noProof/>
        </w:rPr>
        <w:t xml:space="preserve">Riduwan. (2015). </w:t>
      </w:r>
      <w:r w:rsidRPr="00C2351D">
        <w:rPr>
          <w:i/>
          <w:iCs/>
          <w:noProof/>
        </w:rPr>
        <w:t>Skala Pengukuran Variabel-Variabel Penelitian</w:t>
      </w:r>
      <w:r w:rsidRPr="00C2351D">
        <w:rPr>
          <w:noProof/>
        </w:rPr>
        <w:t xml:space="preserve">. </w:t>
      </w:r>
      <w:r w:rsidR="00C0329F">
        <w:rPr>
          <w:noProof/>
        </w:rPr>
        <w:t xml:space="preserve">Bandung: </w:t>
      </w:r>
      <w:r w:rsidRPr="00C2351D">
        <w:rPr>
          <w:noProof/>
        </w:rPr>
        <w:t>Alfabeta.</w:t>
      </w:r>
    </w:p>
    <w:p w14:paraId="5B926E39"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Sari, R. M. N., Suryaningsih, S., &amp; Yunita, L. (2019). The Correlation of Guided Inquiry Model with SETS Approach on Students’ Critical Thinking Skills. </w:t>
      </w:r>
      <w:r w:rsidRPr="00C2351D">
        <w:rPr>
          <w:i/>
          <w:iCs/>
          <w:noProof/>
        </w:rPr>
        <w:t>Edusains</w:t>
      </w:r>
      <w:r w:rsidRPr="00C2351D">
        <w:rPr>
          <w:noProof/>
        </w:rPr>
        <w:t xml:space="preserve">, </w:t>
      </w:r>
      <w:r w:rsidRPr="00C2351D">
        <w:rPr>
          <w:i/>
          <w:iCs/>
          <w:noProof/>
        </w:rPr>
        <w:t>10</w:t>
      </w:r>
      <w:r w:rsidRPr="00C2351D">
        <w:rPr>
          <w:noProof/>
        </w:rPr>
        <w:t>(2), 341–348. https://doi.org/10.15408/es.v10i2.10268</w:t>
      </w:r>
    </w:p>
    <w:p w14:paraId="1B9B73E0" w14:textId="48C2B91D" w:rsidR="00C2351D" w:rsidRPr="00C2351D" w:rsidRDefault="00C2351D" w:rsidP="00C0329F">
      <w:pPr>
        <w:widowControl w:val="0"/>
        <w:autoSpaceDE w:val="0"/>
        <w:autoSpaceDN w:val="0"/>
        <w:adjustRightInd w:val="0"/>
        <w:ind w:left="480" w:hanging="480"/>
        <w:jc w:val="both"/>
        <w:rPr>
          <w:noProof/>
        </w:rPr>
      </w:pPr>
      <w:r w:rsidRPr="00C2351D">
        <w:rPr>
          <w:noProof/>
        </w:rPr>
        <w:t xml:space="preserve">Siswanto. (2020). </w:t>
      </w:r>
      <w:r w:rsidR="00C0329F" w:rsidRPr="009550C2">
        <w:rPr>
          <w:i/>
          <w:noProof/>
        </w:rPr>
        <w:t>Mempersiapkan Society 5.0 melalui Pembelajaran Fisika</w:t>
      </w:r>
      <w:r w:rsidR="00C0329F" w:rsidRPr="00DD7F39">
        <w:rPr>
          <w:noProof/>
        </w:rPr>
        <w:t xml:space="preserve">. </w:t>
      </w:r>
      <w:r w:rsidR="00C0329F" w:rsidRPr="009550C2">
        <w:rPr>
          <w:iCs/>
          <w:noProof/>
        </w:rPr>
        <w:t>SNPF (Seminar Nasional Pendidikan Fisika)</w:t>
      </w:r>
      <w:r w:rsidR="00C0329F">
        <w:rPr>
          <w:noProof/>
        </w:rPr>
        <w:t xml:space="preserve">, </w:t>
      </w:r>
      <w:r w:rsidR="00C0329F">
        <w:t>Univeristas PGRI Madiun, 31 July 2019, Madiun</w:t>
      </w:r>
    </w:p>
    <w:p w14:paraId="35B912D2"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Susilawati, E., Agustinasari, Samsudin, A., &amp; Siahaan, P. (2020). Analisis Ketreampilan Berpikir Kritis Siswa SMA. </w:t>
      </w:r>
      <w:r w:rsidRPr="00C2351D">
        <w:rPr>
          <w:i/>
          <w:iCs/>
          <w:noProof/>
        </w:rPr>
        <w:t>Jurnal Pendidikan Fisika Dan Teknologi</w:t>
      </w:r>
      <w:r w:rsidRPr="00C2351D">
        <w:rPr>
          <w:noProof/>
        </w:rPr>
        <w:t xml:space="preserve">, </w:t>
      </w:r>
      <w:r w:rsidRPr="00C2351D">
        <w:rPr>
          <w:i/>
          <w:iCs/>
          <w:noProof/>
        </w:rPr>
        <w:t>6</w:t>
      </w:r>
      <w:r w:rsidRPr="00C2351D">
        <w:rPr>
          <w:noProof/>
        </w:rPr>
        <w:t>(1), 11–16.</w:t>
      </w:r>
    </w:p>
    <w:p w14:paraId="1813CFD8" w14:textId="77777777" w:rsidR="00C2351D" w:rsidRPr="00C2351D" w:rsidRDefault="00C2351D" w:rsidP="00C0329F">
      <w:pPr>
        <w:widowControl w:val="0"/>
        <w:autoSpaceDE w:val="0"/>
        <w:autoSpaceDN w:val="0"/>
        <w:adjustRightInd w:val="0"/>
        <w:ind w:left="480" w:hanging="480"/>
        <w:jc w:val="both"/>
        <w:rPr>
          <w:noProof/>
        </w:rPr>
      </w:pPr>
      <w:r w:rsidRPr="00C2351D">
        <w:rPr>
          <w:noProof/>
        </w:rPr>
        <w:lastRenderedPageBreak/>
        <w:t xml:space="preserve">Suwandayani, B. I., Akbar, S., &amp; Hanurawan, F. (2016). Model Pembelajaran Pendidikan Karakter Kelas I di SD Negeri Kauman I Kota Malang. </w:t>
      </w:r>
      <w:r w:rsidRPr="00C2351D">
        <w:rPr>
          <w:i/>
          <w:iCs/>
          <w:noProof/>
        </w:rPr>
        <w:t>Jurnal Pendidikan: Teori, Penelitian, Dan Pengembangan</w:t>
      </w:r>
      <w:r w:rsidRPr="00C2351D">
        <w:rPr>
          <w:noProof/>
        </w:rPr>
        <w:t xml:space="preserve">, </w:t>
      </w:r>
      <w:r w:rsidRPr="00C2351D">
        <w:rPr>
          <w:i/>
          <w:iCs/>
          <w:noProof/>
        </w:rPr>
        <w:t>1</w:t>
      </w:r>
      <w:r w:rsidRPr="00C2351D">
        <w:rPr>
          <w:noProof/>
        </w:rPr>
        <w:t>(10), 1981–1986.</w:t>
      </w:r>
    </w:p>
    <w:p w14:paraId="4B1944DF" w14:textId="08F39DC3" w:rsidR="00C2351D" w:rsidRPr="00C2351D" w:rsidRDefault="00C2351D" w:rsidP="00C0329F">
      <w:pPr>
        <w:widowControl w:val="0"/>
        <w:autoSpaceDE w:val="0"/>
        <w:autoSpaceDN w:val="0"/>
        <w:adjustRightInd w:val="0"/>
        <w:ind w:left="480" w:hanging="480"/>
        <w:jc w:val="both"/>
        <w:rPr>
          <w:noProof/>
        </w:rPr>
      </w:pPr>
      <w:r w:rsidRPr="00C2351D">
        <w:rPr>
          <w:noProof/>
        </w:rPr>
        <w:t xml:space="preserve">Suyanti, D. R. (2010). </w:t>
      </w:r>
      <w:r w:rsidRPr="00C2351D">
        <w:rPr>
          <w:i/>
          <w:iCs/>
          <w:noProof/>
        </w:rPr>
        <w:t>Strategi Pembelajaran Kimia</w:t>
      </w:r>
      <w:r w:rsidRPr="00C2351D">
        <w:rPr>
          <w:noProof/>
        </w:rPr>
        <w:t xml:space="preserve">. </w:t>
      </w:r>
      <w:r w:rsidR="00C0329F">
        <w:rPr>
          <w:noProof/>
        </w:rPr>
        <w:t xml:space="preserve">Yogyakarta: </w:t>
      </w:r>
      <w:r w:rsidRPr="00C2351D">
        <w:rPr>
          <w:noProof/>
        </w:rPr>
        <w:t>Graha Ilmu.</w:t>
      </w:r>
    </w:p>
    <w:p w14:paraId="2373E9B8" w14:textId="7979E648" w:rsidR="00C2351D" w:rsidRPr="00C2351D" w:rsidRDefault="00C2351D" w:rsidP="00C0329F">
      <w:pPr>
        <w:widowControl w:val="0"/>
        <w:autoSpaceDE w:val="0"/>
        <w:autoSpaceDN w:val="0"/>
        <w:adjustRightInd w:val="0"/>
        <w:ind w:left="480" w:hanging="480"/>
        <w:jc w:val="both"/>
        <w:rPr>
          <w:noProof/>
        </w:rPr>
      </w:pPr>
      <w:r w:rsidRPr="00C2351D">
        <w:rPr>
          <w:noProof/>
        </w:rPr>
        <w:t xml:space="preserve">Toharudin, U., Hendrawati, S., &amp; Rustaman, A. (2011). </w:t>
      </w:r>
      <w:r w:rsidRPr="00C2351D">
        <w:rPr>
          <w:i/>
          <w:iCs/>
          <w:noProof/>
        </w:rPr>
        <w:t>Membangun Literasi Sains Peserta Didik</w:t>
      </w:r>
      <w:r w:rsidRPr="00C2351D">
        <w:rPr>
          <w:noProof/>
        </w:rPr>
        <w:t xml:space="preserve">. </w:t>
      </w:r>
      <w:r w:rsidR="00C0329F">
        <w:rPr>
          <w:noProof/>
        </w:rPr>
        <w:t xml:space="preserve">Bandung: </w:t>
      </w:r>
      <w:r w:rsidRPr="00C2351D">
        <w:rPr>
          <w:noProof/>
        </w:rPr>
        <w:t>Humaniora.</w:t>
      </w:r>
    </w:p>
    <w:p w14:paraId="30D9EEFE" w14:textId="77777777" w:rsidR="00C2351D" w:rsidRPr="00C2351D" w:rsidRDefault="00C2351D" w:rsidP="00C0329F">
      <w:pPr>
        <w:widowControl w:val="0"/>
        <w:autoSpaceDE w:val="0"/>
        <w:autoSpaceDN w:val="0"/>
        <w:adjustRightInd w:val="0"/>
        <w:ind w:left="480" w:hanging="480"/>
        <w:jc w:val="both"/>
        <w:rPr>
          <w:noProof/>
        </w:rPr>
      </w:pPr>
      <w:r w:rsidRPr="00C2351D">
        <w:rPr>
          <w:noProof/>
        </w:rPr>
        <w:t xml:space="preserve">Ulya, H., Rudibyani, R. B., &amp; Efkar, T. (2018). Pengembangan Modul Kimia Berbasis Problem Solving Pada Materi Asam Basa Arrhenius. </w:t>
      </w:r>
      <w:r w:rsidRPr="00C2351D">
        <w:rPr>
          <w:i/>
          <w:iCs/>
          <w:noProof/>
        </w:rPr>
        <w:t>Jurnal Pendidikan Dan Pembelajaran Kimia</w:t>
      </w:r>
      <w:r w:rsidRPr="00C2351D">
        <w:rPr>
          <w:noProof/>
        </w:rPr>
        <w:t xml:space="preserve">, </w:t>
      </w:r>
      <w:r w:rsidRPr="00C2351D">
        <w:rPr>
          <w:i/>
          <w:iCs/>
          <w:noProof/>
        </w:rPr>
        <w:t>7</w:t>
      </w:r>
      <w:r w:rsidRPr="00C2351D">
        <w:rPr>
          <w:noProof/>
        </w:rPr>
        <w:t>(1), 129–141.</w:t>
      </w:r>
    </w:p>
    <w:p w14:paraId="33B25420" w14:textId="35905311" w:rsidR="00C2351D" w:rsidRPr="00C2351D" w:rsidRDefault="00C2351D" w:rsidP="00C0329F">
      <w:pPr>
        <w:widowControl w:val="0"/>
        <w:autoSpaceDE w:val="0"/>
        <w:autoSpaceDN w:val="0"/>
        <w:adjustRightInd w:val="0"/>
        <w:ind w:left="480" w:hanging="480"/>
        <w:jc w:val="both"/>
        <w:rPr>
          <w:noProof/>
        </w:rPr>
      </w:pPr>
      <w:r w:rsidRPr="00C2351D">
        <w:rPr>
          <w:noProof/>
        </w:rPr>
        <w:t>Yessi, M., Sudyana, I. N., &amp; Fatah, A. H. (2019). Pembel</w:t>
      </w:r>
      <w:r w:rsidR="00C0329F">
        <w:rPr>
          <w:noProof/>
        </w:rPr>
        <w:t>ajaran Asam Basa Menggunakan LKS Berbasis Learning Cycle 7E u</w:t>
      </w:r>
      <w:r w:rsidRPr="00C2351D">
        <w:rPr>
          <w:noProof/>
        </w:rPr>
        <w:t xml:space="preserve">ntuk </w:t>
      </w:r>
      <w:r w:rsidR="00C0329F">
        <w:rPr>
          <w:noProof/>
        </w:rPr>
        <w:t>Meningkatkan Penguasaan Konsep d</w:t>
      </w:r>
      <w:r w:rsidRPr="00C2351D">
        <w:rPr>
          <w:noProof/>
        </w:rPr>
        <w:t>an Ketera</w:t>
      </w:r>
      <w:r w:rsidR="00C0329F">
        <w:rPr>
          <w:noProof/>
        </w:rPr>
        <w:t>mpilan Berpikir Kritis Siswa SMA</w:t>
      </w:r>
      <w:r w:rsidRPr="00C2351D">
        <w:rPr>
          <w:noProof/>
        </w:rPr>
        <w:t xml:space="preserve">. </w:t>
      </w:r>
      <w:r w:rsidRPr="00C2351D">
        <w:rPr>
          <w:i/>
          <w:iCs/>
          <w:noProof/>
        </w:rPr>
        <w:t>Quantum: Jurnal Inovasi Pendidikan Sains</w:t>
      </w:r>
      <w:r w:rsidRPr="00C2351D">
        <w:rPr>
          <w:noProof/>
        </w:rPr>
        <w:t xml:space="preserve">, </w:t>
      </w:r>
      <w:r w:rsidRPr="00C2351D">
        <w:rPr>
          <w:i/>
          <w:iCs/>
          <w:noProof/>
        </w:rPr>
        <w:t>10</w:t>
      </w:r>
      <w:r w:rsidRPr="00C2351D">
        <w:rPr>
          <w:noProof/>
        </w:rPr>
        <w:t>(1), 27–37. https://doi.org/10.20527/quantum.v10i1.5687</w:t>
      </w:r>
    </w:p>
    <w:p w14:paraId="5B521EE6" w14:textId="0B2E37F9" w:rsidR="00C2351D" w:rsidRPr="00C2351D" w:rsidRDefault="00C2351D" w:rsidP="00C0329F">
      <w:pPr>
        <w:widowControl w:val="0"/>
        <w:autoSpaceDE w:val="0"/>
        <w:autoSpaceDN w:val="0"/>
        <w:adjustRightInd w:val="0"/>
        <w:ind w:left="480" w:hanging="480"/>
        <w:jc w:val="both"/>
        <w:rPr>
          <w:noProof/>
        </w:rPr>
      </w:pPr>
      <w:r w:rsidRPr="00C2351D">
        <w:rPr>
          <w:noProof/>
        </w:rPr>
        <w:t>Yörük, N., Morgil</w:t>
      </w:r>
      <w:r w:rsidR="00C0329F">
        <w:rPr>
          <w:noProof/>
        </w:rPr>
        <w:t>, I., &amp; Seçken, N. (2010). The Effects of Sience, Technology, Society, Environment (STSE) Interactions on Teaching C</w:t>
      </w:r>
      <w:r w:rsidRPr="00C2351D">
        <w:rPr>
          <w:noProof/>
        </w:rPr>
        <w:t xml:space="preserve">hemistry. </w:t>
      </w:r>
      <w:r w:rsidRPr="00C2351D">
        <w:rPr>
          <w:i/>
          <w:iCs/>
          <w:noProof/>
        </w:rPr>
        <w:t>Natural Science</w:t>
      </w:r>
      <w:r w:rsidRPr="00C2351D">
        <w:rPr>
          <w:noProof/>
        </w:rPr>
        <w:t xml:space="preserve">, </w:t>
      </w:r>
      <w:r w:rsidRPr="00C2351D">
        <w:rPr>
          <w:i/>
          <w:iCs/>
          <w:noProof/>
        </w:rPr>
        <w:t>02</w:t>
      </w:r>
      <w:r w:rsidRPr="00C2351D">
        <w:rPr>
          <w:noProof/>
        </w:rPr>
        <w:t>(12), 1417–1424. https://doi.org/10.4236/ns.2010.212173</w:t>
      </w:r>
    </w:p>
    <w:p w14:paraId="78783E22" w14:textId="77777777" w:rsidR="00C2351D" w:rsidRPr="00C2351D" w:rsidRDefault="00C2351D" w:rsidP="00C0329F">
      <w:pPr>
        <w:widowControl w:val="0"/>
        <w:autoSpaceDE w:val="0"/>
        <w:autoSpaceDN w:val="0"/>
        <w:adjustRightInd w:val="0"/>
        <w:ind w:left="480" w:hanging="480"/>
        <w:jc w:val="both"/>
        <w:rPr>
          <w:noProof/>
        </w:rPr>
      </w:pPr>
      <w:r w:rsidRPr="00C2351D">
        <w:rPr>
          <w:noProof/>
        </w:rPr>
        <w:t>Yulistiana, Y. (2015). Pen</w:t>
      </w:r>
      <w:bookmarkStart w:id="0" w:name="_GoBack"/>
      <w:bookmarkEnd w:id="0"/>
      <w:r w:rsidRPr="00C2351D">
        <w:rPr>
          <w:noProof/>
        </w:rPr>
        <w:t xml:space="preserve">elitian Pembelajaran Berbasis SETS (Science, Environment, Technology, And Society) dalam Pendidikan Sains. </w:t>
      </w:r>
      <w:r w:rsidRPr="00C2351D">
        <w:rPr>
          <w:i/>
          <w:iCs/>
          <w:noProof/>
        </w:rPr>
        <w:t>Formatif: Jurnal Ilmiah Pendidikan MIPA</w:t>
      </w:r>
      <w:r w:rsidRPr="00C2351D">
        <w:rPr>
          <w:noProof/>
        </w:rPr>
        <w:t xml:space="preserve">, </w:t>
      </w:r>
      <w:r w:rsidRPr="00C2351D">
        <w:rPr>
          <w:i/>
          <w:iCs/>
          <w:noProof/>
        </w:rPr>
        <w:t>5</w:t>
      </w:r>
      <w:r w:rsidRPr="00C2351D">
        <w:rPr>
          <w:noProof/>
        </w:rPr>
        <w:t>(1), 76–82. https://doi.org/10.30998/formatif.v5i1.169</w:t>
      </w:r>
    </w:p>
    <w:p w14:paraId="6A98BADE" w14:textId="476A4882" w:rsidR="007E044E" w:rsidRDefault="00851665" w:rsidP="00C0329F">
      <w:pPr>
        <w:pStyle w:val="ListParagraph"/>
        <w:ind w:left="567" w:hanging="567"/>
        <w:jc w:val="both"/>
        <w:rPr>
          <w:b/>
          <w:lang w:val="id-ID"/>
        </w:rPr>
      </w:pPr>
      <w:r>
        <w:rPr>
          <w:b/>
          <w:lang w:val="id-ID"/>
        </w:rPr>
        <w:fldChar w:fldCharType="end"/>
      </w:r>
    </w:p>
    <w:p w14:paraId="379C1B73" w14:textId="628F8106" w:rsidR="00B96051" w:rsidRPr="00E42496" w:rsidRDefault="00B96051" w:rsidP="00E42496">
      <w:pPr>
        <w:rPr>
          <w:i/>
          <w:lang w:val="id-ID"/>
        </w:rPr>
        <w:sectPr w:rsidR="00B96051" w:rsidRPr="00E42496" w:rsidSect="00B96051">
          <w:headerReference w:type="even" r:id="rId17"/>
          <w:headerReference w:type="default" r:id="rId18"/>
          <w:pgSz w:w="11907" w:h="16840" w:code="9"/>
          <w:pgMar w:top="1701" w:right="1701" w:bottom="1701" w:left="1701" w:header="850" w:footer="454" w:gutter="0"/>
          <w:cols w:space="454"/>
          <w:docGrid w:linePitch="360"/>
        </w:sectPr>
      </w:pPr>
    </w:p>
    <w:p w14:paraId="7AD5E357" w14:textId="77777777" w:rsidR="0031691D" w:rsidRPr="009A423D" w:rsidRDefault="0031691D" w:rsidP="009A423D">
      <w:pPr>
        <w:jc w:val="both"/>
        <w:rPr>
          <w:lang w:val="id-ID"/>
        </w:rPr>
      </w:pPr>
    </w:p>
    <w:p w14:paraId="7A7F7544" w14:textId="77777777" w:rsidR="007E044E" w:rsidRDefault="007E044E" w:rsidP="00442C90">
      <w:pPr>
        <w:pStyle w:val="E-JOURNALBody"/>
        <w:ind w:firstLine="0"/>
        <w:rPr>
          <w:sz w:val="24"/>
        </w:rPr>
      </w:pPr>
    </w:p>
    <w:p w14:paraId="06C2AADE" w14:textId="77777777" w:rsidR="00236CC6" w:rsidRDefault="00236CC6" w:rsidP="007D7E1D">
      <w:pPr>
        <w:pStyle w:val="E-JOURNALBody"/>
        <w:rPr>
          <w:sz w:val="24"/>
        </w:rPr>
      </w:pPr>
    </w:p>
    <w:p w14:paraId="7521AF2F" w14:textId="77777777" w:rsidR="00236CC6" w:rsidRDefault="00236CC6" w:rsidP="007D7E1D">
      <w:pPr>
        <w:pStyle w:val="E-JOURNALBody"/>
        <w:rPr>
          <w:sz w:val="24"/>
        </w:rPr>
      </w:pPr>
    </w:p>
    <w:p w14:paraId="284A822E" w14:textId="77777777" w:rsidR="00236CC6" w:rsidRPr="00E25E5C" w:rsidRDefault="00236CC6" w:rsidP="007D7E1D">
      <w:pPr>
        <w:pStyle w:val="E-JOURNALBody"/>
        <w:rPr>
          <w:sz w:val="24"/>
        </w:rPr>
        <w:sectPr w:rsidR="00236CC6" w:rsidRPr="00E25E5C" w:rsidSect="00B96051">
          <w:type w:val="continuous"/>
          <w:pgSz w:w="11907" w:h="16840" w:code="9"/>
          <w:pgMar w:top="1701" w:right="1701" w:bottom="1701" w:left="1701" w:header="850" w:footer="454" w:gutter="0"/>
          <w:cols w:num="2" w:space="454"/>
          <w:docGrid w:linePitch="360"/>
        </w:sectPr>
      </w:pPr>
    </w:p>
    <w:p w14:paraId="4D70EBF6" w14:textId="77777777" w:rsidR="006507CE" w:rsidRPr="00E25E5C" w:rsidRDefault="006507CE" w:rsidP="007D7E1D">
      <w:pPr>
        <w:pStyle w:val="E-JOURNALBody"/>
        <w:rPr>
          <w:sz w:val="24"/>
        </w:rPr>
      </w:pPr>
    </w:p>
    <w:sectPr w:rsidR="006507CE" w:rsidRPr="00E25E5C" w:rsidSect="00E25E5C">
      <w:type w:val="continuous"/>
      <w:pgSz w:w="11907" w:h="16840" w:code="9"/>
      <w:pgMar w:top="1701" w:right="1701" w:bottom="1701"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5F3B3" w14:textId="77777777" w:rsidR="006154A9" w:rsidRDefault="006154A9">
      <w:r>
        <w:separator/>
      </w:r>
    </w:p>
    <w:p w14:paraId="242306AD" w14:textId="77777777" w:rsidR="006154A9" w:rsidRDefault="006154A9"/>
  </w:endnote>
  <w:endnote w:type="continuationSeparator" w:id="0">
    <w:p w14:paraId="6B027E79" w14:textId="77777777" w:rsidR="006154A9" w:rsidRDefault="006154A9">
      <w:r>
        <w:continuationSeparator/>
      </w:r>
    </w:p>
    <w:p w14:paraId="59BAE5C3" w14:textId="77777777" w:rsidR="006154A9" w:rsidRDefault="006154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B928B" w14:textId="77777777" w:rsidR="00C2351D" w:rsidRPr="009A39FD" w:rsidRDefault="00C2351D" w:rsidP="009A39FD">
    <w:pPr>
      <w:pStyle w:val="Footer"/>
      <w:spacing w:before="120"/>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80921" w14:textId="77777777" w:rsidR="00C2351D" w:rsidRPr="009A39FD" w:rsidRDefault="00C2351D" w:rsidP="009A39FD">
    <w:pPr>
      <w:pStyle w:val="Footer"/>
      <w:spacing w:before="12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C92D01" w14:textId="77777777" w:rsidR="00C2351D" w:rsidRPr="00713866" w:rsidRDefault="00C2351D" w:rsidP="009A39FD">
    <w:pPr>
      <w:pStyle w:val="Footer"/>
      <w:spacing w:before="120"/>
      <w:jc w:val="center"/>
      <w:rPr>
        <w:rFonts w:ascii="Georgia" w:hAnsi="Georgi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7961BA" w14:textId="77777777" w:rsidR="006154A9" w:rsidRDefault="006154A9">
      <w:r>
        <w:separator/>
      </w:r>
    </w:p>
    <w:p w14:paraId="6AA6E5FF" w14:textId="77777777" w:rsidR="006154A9" w:rsidRDefault="006154A9"/>
  </w:footnote>
  <w:footnote w:type="continuationSeparator" w:id="0">
    <w:p w14:paraId="65F1F442" w14:textId="77777777" w:rsidR="006154A9" w:rsidRDefault="006154A9">
      <w:r>
        <w:continuationSeparator/>
      </w:r>
    </w:p>
    <w:p w14:paraId="0E347740" w14:textId="77777777" w:rsidR="006154A9" w:rsidRDefault="006154A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7E89D" w14:textId="77777777" w:rsidR="00C2351D" w:rsidRPr="00713866" w:rsidRDefault="00C2351D" w:rsidP="008E0328">
    <w:pPr>
      <w:pStyle w:val="Header"/>
      <w:jc w:val="center"/>
      <w:rPr>
        <w:rFonts w:ascii="Georgia" w:hAnsi="Georgia"/>
        <w:sz w:val="20"/>
        <w:szCs w:val="20"/>
        <w:lang w:val="id-ID"/>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AFA1B" w14:textId="77777777" w:rsidR="00C2351D" w:rsidRPr="00A60DCC" w:rsidRDefault="00C2351D" w:rsidP="00713866">
    <w:pPr>
      <w:pStyle w:val="Header"/>
      <w:jc w:val="center"/>
      <w:rPr>
        <w:lang w:val="fi-FI"/>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8474" w:type="dxa"/>
      <w:jc w:val="center"/>
      <w:tblBorders>
        <w:top w:val="single" w:sz="18" w:space="0" w:color="auto"/>
        <w:left w:val="none" w:sz="0" w:space="0" w:color="auto"/>
        <w:bottom w:val="single" w:sz="18" w:space="0" w:color="auto"/>
        <w:right w:val="none" w:sz="0" w:space="0" w:color="auto"/>
        <w:insideH w:val="single" w:sz="18" w:space="0" w:color="auto"/>
        <w:insideV w:val="single" w:sz="18" w:space="0" w:color="auto"/>
      </w:tblBorders>
      <w:tblLook w:val="04A0" w:firstRow="1" w:lastRow="0" w:firstColumn="1" w:lastColumn="0" w:noHBand="0" w:noVBand="1"/>
    </w:tblPr>
    <w:tblGrid>
      <w:gridCol w:w="1446"/>
      <w:gridCol w:w="2704"/>
      <w:gridCol w:w="3287"/>
      <w:gridCol w:w="1037"/>
    </w:tblGrid>
    <w:tr w:rsidR="00C2351D" w14:paraId="53B07490" w14:textId="77777777" w:rsidTr="009E7433">
      <w:trPr>
        <w:jc w:val="center"/>
      </w:trPr>
      <w:tc>
        <w:tcPr>
          <w:tcW w:w="1261" w:type="dxa"/>
          <w:vMerge w:val="restart"/>
          <w:tcBorders>
            <w:right w:val="nil"/>
          </w:tcBorders>
          <w:vAlign w:val="center"/>
        </w:tcPr>
        <w:p w14:paraId="59C21D01" w14:textId="77777777" w:rsidR="00C2351D" w:rsidRPr="00C87763" w:rsidRDefault="00C2351D" w:rsidP="009E7433">
          <w:pPr>
            <w:pStyle w:val="Header"/>
            <w:jc w:val="center"/>
            <w:rPr>
              <w:sz w:val="20"/>
              <w:szCs w:val="20"/>
              <w:lang w:val="id-ID"/>
            </w:rPr>
          </w:pPr>
          <w:r>
            <w:rPr>
              <w:noProof/>
              <w:sz w:val="20"/>
              <w:szCs w:val="20"/>
            </w:rPr>
            <w:drawing>
              <wp:inline distT="0" distB="0" distL="0" distR="0" wp14:anchorId="41BC8DF5" wp14:editId="799ECFC2">
                <wp:extent cx="762000" cy="750584"/>
                <wp:effectExtent l="19050" t="0" r="0" b="0"/>
                <wp:docPr id="3" name="Picture 3" descr="C:\Users\putra-com\Downloads\200px-Logo_UnivLamp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a-com\Downloads\200px-Logo_UnivLampung.png"/>
                        <pic:cNvPicPr>
                          <a:picLocks noChangeAspect="1" noChangeArrowheads="1"/>
                        </pic:cNvPicPr>
                      </pic:nvPicPr>
                      <pic:blipFill>
                        <a:blip r:embed="rId1"/>
                        <a:srcRect/>
                        <a:stretch>
                          <a:fillRect/>
                        </a:stretch>
                      </pic:blipFill>
                      <pic:spPr bwMode="auto">
                        <a:xfrm>
                          <a:off x="0" y="0"/>
                          <a:ext cx="762789" cy="751362"/>
                        </a:xfrm>
                        <a:prstGeom prst="rect">
                          <a:avLst/>
                        </a:prstGeom>
                        <a:noFill/>
                        <a:ln w="9525">
                          <a:noFill/>
                          <a:miter lim="800000"/>
                          <a:headEnd/>
                          <a:tailEnd/>
                        </a:ln>
                      </pic:spPr>
                    </pic:pic>
                  </a:graphicData>
                </a:graphic>
              </wp:inline>
            </w:drawing>
          </w:r>
        </w:p>
      </w:tc>
      <w:tc>
        <w:tcPr>
          <w:tcW w:w="2787" w:type="dxa"/>
          <w:tcBorders>
            <w:left w:val="nil"/>
            <w:bottom w:val="nil"/>
            <w:right w:val="nil"/>
          </w:tcBorders>
        </w:tcPr>
        <w:p w14:paraId="06DF8D41" w14:textId="77777777" w:rsidR="00C2351D" w:rsidRDefault="00C2351D" w:rsidP="00BE33B8">
          <w:pPr>
            <w:pStyle w:val="Header"/>
            <w:jc w:val="center"/>
            <w:rPr>
              <w:noProof/>
              <w:lang w:val="id-ID" w:eastAsia="id-ID"/>
            </w:rPr>
          </w:pPr>
          <w:r>
            <w:rPr>
              <w:sz w:val="20"/>
              <w:szCs w:val="20"/>
              <w:lang w:val="id-ID"/>
            </w:rPr>
            <w:t>Vol</w:t>
          </w:r>
          <w:r>
            <w:rPr>
              <w:sz w:val="20"/>
              <w:szCs w:val="20"/>
            </w:rPr>
            <w:t xml:space="preserve"> </w:t>
          </w:r>
          <w:r w:rsidRPr="00C87763">
            <w:rPr>
              <w:sz w:val="20"/>
              <w:szCs w:val="20"/>
              <w:lang w:val="id-ID"/>
            </w:rPr>
            <w:t>(</w:t>
          </w:r>
          <w:r>
            <w:rPr>
              <w:sz w:val="20"/>
              <w:szCs w:val="20"/>
              <w:lang w:val="id-ID"/>
            </w:rPr>
            <w:t>no</w:t>
          </w:r>
          <w:r w:rsidRPr="00C87763">
            <w:rPr>
              <w:sz w:val="20"/>
              <w:szCs w:val="20"/>
              <w:lang w:val="id-ID"/>
            </w:rPr>
            <w:t xml:space="preserve">), </w:t>
          </w:r>
          <w:r>
            <w:rPr>
              <w:sz w:val="20"/>
              <w:szCs w:val="20"/>
              <w:lang w:val="id-ID"/>
            </w:rPr>
            <w:t>year</w:t>
          </w:r>
          <w:r w:rsidRPr="00C87763">
            <w:rPr>
              <w:sz w:val="20"/>
              <w:szCs w:val="20"/>
              <w:lang w:val="id-ID"/>
            </w:rPr>
            <w:t>, page-page</w:t>
          </w:r>
        </w:p>
      </w:tc>
      <w:tc>
        <w:tcPr>
          <w:tcW w:w="3308" w:type="dxa"/>
          <w:tcBorders>
            <w:left w:val="nil"/>
            <w:bottom w:val="nil"/>
            <w:right w:val="nil"/>
          </w:tcBorders>
        </w:tcPr>
        <w:p w14:paraId="493A9A94" w14:textId="77777777" w:rsidR="00C2351D" w:rsidRDefault="00C2351D" w:rsidP="004D70A6">
          <w:pPr>
            <w:pStyle w:val="Header"/>
            <w:jc w:val="center"/>
            <w:rPr>
              <w:noProof/>
              <w:lang w:val="id-ID" w:eastAsia="id-ID"/>
            </w:rPr>
          </w:pPr>
          <w:r>
            <w:rPr>
              <w:noProof/>
              <w:sz w:val="20"/>
              <w:szCs w:val="20"/>
            </w:rPr>
            <w:drawing>
              <wp:anchor distT="0" distB="0" distL="114300" distR="114300" simplePos="0" relativeHeight="251659264" behindDoc="0" locked="0" layoutInCell="1" allowOverlap="1" wp14:anchorId="5C954AEC" wp14:editId="66682CE7">
                <wp:simplePos x="0" y="0"/>
                <wp:positionH relativeFrom="column">
                  <wp:posOffset>1797685</wp:posOffset>
                </wp:positionH>
                <wp:positionV relativeFrom="paragraph">
                  <wp:posOffset>64770</wp:posOffset>
                </wp:positionV>
                <wp:extent cx="873125" cy="723900"/>
                <wp:effectExtent l="19050" t="0" r="3175" b="0"/>
                <wp:wrapNone/>
                <wp:docPr id="5" name="Picture 1" descr="G:\FKIP\Desain\2019\Pengajuan Jurnal\logo jurnal\logo JPP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KIP\Desain\2019\Pengajuan Jurnal\logo jurnal\logo JPPK.jpg"/>
                        <pic:cNvPicPr>
                          <a:picLocks noChangeAspect="1" noChangeArrowheads="1"/>
                        </pic:cNvPicPr>
                      </pic:nvPicPr>
                      <pic:blipFill>
                        <a:blip r:embed="rId2"/>
                        <a:srcRect/>
                        <a:stretch>
                          <a:fillRect/>
                        </a:stretch>
                      </pic:blipFill>
                      <pic:spPr bwMode="auto">
                        <a:xfrm>
                          <a:off x="0" y="0"/>
                          <a:ext cx="873125" cy="723900"/>
                        </a:xfrm>
                        <a:prstGeom prst="rect">
                          <a:avLst/>
                        </a:prstGeom>
                        <a:noFill/>
                        <a:ln w="9525">
                          <a:noFill/>
                          <a:miter lim="800000"/>
                          <a:headEnd/>
                          <a:tailEnd/>
                        </a:ln>
                      </pic:spPr>
                    </pic:pic>
                  </a:graphicData>
                </a:graphic>
              </wp:anchor>
            </w:drawing>
          </w:r>
          <w:r w:rsidRPr="00C87763">
            <w:rPr>
              <w:sz w:val="20"/>
              <w:szCs w:val="20"/>
              <w:lang w:val="id-ID"/>
            </w:rPr>
            <w:t>DOI: 10.23960/jpp</w:t>
          </w:r>
          <w:r>
            <w:rPr>
              <w:sz w:val="20"/>
              <w:szCs w:val="20"/>
            </w:rPr>
            <w:t>k</w:t>
          </w:r>
          <w:r w:rsidRPr="00C87763">
            <w:rPr>
              <w:sz w:val="20"/>
              <w:szCs w:val="20"/>
              <w:lang w:val="id-ID"/>
            </w:rPr>
            <w:t>.v?.i?.year??</w:t>
          </w:r>
        </w:p>
      </w:tc>
      <w:tc>
        <w:tcPr>
          <w:tcW w:w="1118" w:type="dxa"/>
          <w:vMerge w:val="restart"/>
          <w:tcBorders>
            <w:left w:val="nil"/>
          </w:tcBorders>
        </w:tcPr>
        <w:p w14:paraId="684900CC" w14:textId="77777777" w:rsidR="00C2351D" w:rsidRPr="00C87763" w:rsidRDefault="00C2351D" w:rsidP="009E7433">
          <w:pPr>
            <w:pStyle w:val="Header"/>
            <w:rPr>
              <w:sz w:val="20"/>
              <w:szCs w:val="20"/>
              <w:lang w:val="id-ID"/>
            </w:rPr>
          </w:pPr>
        </w:p>
      </w:tc>
    </w:tr>
    <w:tr w:rsidR="00C2351D" w14:paraId="335454BD" w14:textId="77777777" w:rsidTr="009E7433">
      <w:trPr>
        <w:trHeight w:val="1105"/>
        <w:jc w:val="center"/>
      </w:trPr>
      <w:tc>
        <w:tcPr>
          <w:tcW w:w="1261" w:type="dxa"/>
          <w:vMerge/>
          <w:tcBorders>
            <w:right w:val="nil"/>
          </w:tcBorders>
        </w:tcPr>
        <w:p w14:paraId="3374AC14" w14:textId="77777777" w:rsidR="00C2351D" w:rsidRDefault="00C2351D" w:rsidP="00C87763">
          <w:pPr>
            <w:pStyle w:val="Header"/>
            <w:jc w:val="center"/>
            <w:rPr>
              <w:noProof/>
              <w:lang w:val="id-ID" w:eastAsia="id-ID"/>
            </w:rPr>
          </w:pPr>
        </w:p>
      </w:tc>
      <w:tc>
        <w:tcPr>
          <w:tcW w:w="6095" w:type="dxa"/>
          <w:gridSpan w:val="2"/>
          <w:tcBorders>
            <w:top w:val="nil"/>
            <w:left w:val="nil"/>
            <w:right w:val="nil"/>
          </w:tcBorders>
        </w:tcPr>
        <w:p w14:paraId="1DFA4718" w14:textId="77777777" w:rsidR="00C2351D" w:rsidRPr="005838D8" w:rsidRDefault="00C2351D" w:rsidP="00F755A4">
          <w:pPr>
            <w:pStyle w:val="Header"/>
            <w:spacing w:line="276" w:lineRule="auto"/>
            <w:jc w:val="center"/>
            <w:rPr>
              <w:rFonts w:ascii="Constantia" w:hAnsi="Constantia"/>
              <w:b/>
              <w:color w:val="17365D" w:themeColor="text2" w:themeShade="BF"/>
            </w:rPr>
          </w:pPr>
          <w:r w:rsidRPr="005838D8">
            <w:rPr>
              <w:rFonts w:ascii="Constantia" w:hAnsi="Constantia"/>
              <w:b/>
              <w:color w:val="17365D" w:themeColor="text2" w:themeShade="BF"/>
              <w:lang w:val="id-ID"/>
            </w:rPr>
            <w:t xml:space="preserve">Jurnal Pendidikan </w:t>
          </w:r>
          <w:r w:rsidRPr="005838D8">
            <w:rPr>
              <w:rFonts w:ascii="Constantia" w:hAnsi="Constantia"/>
              <w:b/>
              <w:color w:val="17365D" w:themeColor="text2" w:themeShade="BF"/>
            </w:rPr>
            <w:t>dan Pembelajaran Kimia</w:t>
          </w:r>
        </w:p>
        <w:p w14:paraId="258636AB" w14:textId="77777777" w:rsidR="00C2351D" w:rsidRPr="00C87763" w:rsidRDefault="00C2351D" w:rsidP="00C87763">
          <w:pPr>
            <w:pStyle w:val="Header"/>
            <w:jc w:val="center"/>
            <w:rPr>
              <w:sz w:val="20"/>
              <w:szCs w:val="20"/>
              <w:lang w:val="id-ID"/>
            </w:rPr>
          </w:pPr>
          <w:r>
            <w:rPr>
              <w:rStyle w:val="Strong"/>
              <w:rFonts w:ascii="Open Sans" w:hAnsi="Open Sans" w:cs="Open Sans"/>
              <w:color w:val="333333"/>
              <w:sz w:val="19"/>
              <w:szCs w:val="19"/>
              <w:shd w:val="clear" w:color="auto" w:fill="FFFFFF"/>
            </w:rPr>
            <w:t>e-ISSN: 2714-9595</w:t>
          </w:r>
          <w:r>
            <w:rPr>
              <w:sz w:val="20"/>
              <w:szCs w:val="20"/>
              <w:lang w:val="id-ID"/>
            </w:rPr>
            <w:t xml:space="preserve">| </w:t>
          </w:r>
          <w:r>
            <w:rPr>
              <w:rFonts w:ascii="Open Sans" w:hAnsi="Open Sans" w:cs="Open Sans"/>
              <w:color w:val="333333"/>
              <w:sz w:val="19"/>
              <w:szCs w:val="19"/>
              <w:shd w:val="clear" w:color="auto" w:fill="FFFFFF"/>
            </w:rPr>
            <w:t>p-</w:t>
          </w:r>
          <w:r>
            <w:rPr>
              <w:rStyle w:val="Strong"/>
              <w:rFonts w:ascii="Open Sans" w:hAnsi="Open Sans" w:cs="Open Sans"/>
              <w:color w:val="333333"/>
              <w:sz w:val="19"/>
              <w:szCs w:val="19"/>
              <w:shd w:val="clear" w:color="auto" w:fill="FFFFFF"/>
            </w:rPr>
            <w:t>ISSN 2302-1772</w:t>
          </w:r>
        </w:p>
        <w:p w14:paraId="28EBF485" w14:textId="77777777" w:rsidR="00C2351D" w:rsidRDefault="006154A9" w:rsidP="004D70A6">
          <w:pPr>
            <w:pStyle w:val="Header"/>
            <w:jc w:val="center"/>
            <w:rPr>
              <w:noProof/>
              <w:lang w:val="id-ID" w:eastAsia="id-ID"/>
            </w:rPr>
          </w:pPr>
          <w:hyperlink r:id="rId3" w:history="1">
            <w:r w:rsidR="00C2351D">
              <w:rPr>
                <w:rStyle w:val="Hyperlink"/>
              </w:rPr>
              <w:t>http://jurnal.fkip.unila.ac.id/index.php/JPK/index</w:t>
            </w:r>
          </w:hyperlink>
        </w:p>
      </w:tc>
      <w:tc>
        <w:tcPr>
          <w:tcW w:w="1118" w:type="dxa"/>
          <w:vMerge/>
          <w:tcBorders>
            <w:left w:val="nil"/>
          </w:tcBorders>
        </w:tcPr>
        <w:p w14:paraId="7F106735" w14:textId="77777777" w:rsidR="00C2351D" w:rsidRPr="00C87763" w:rsidRDefault="00C2351D" w:rsidP="00C87763">
          <w:pPr>
            <w:pStyle w:val="Header"/>
            <w:jc w:val="center"/>
            <w:rPr>
              <w:b/>
              <w:sz w:val="36"/>
              <w:szCs w:val="36"/>
              <w:lang w:val="id-ID"/>
            </w:rPr>
          </w:pPr>
        </w:p>
      </w:tc>
    </w:tr>
  </w:tbl>
  <w:p w14:paraId="4543B37F" w14:textId="77777777" w:rsidR="00C2351D" w:rsidRPr="00FE2AE7" w:rsidRDefault="00C2351D" w:rsidP="00C87763">
    <w:pPr>
      <w:pStyle w:val="Header"/>
      <w:rPr>
        <w:lang w:val="id-ID"/>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533" w:type="pct"/>
      <w:tblInd w:w="108" w:type="dxa"/>
      <w:tblBorders>
        <w:insideV w:val="single" w:sz="4" w:space="0" w:color="auto"/>
      </w:tblBorders>
      <w:tblLook w:val="04A0" w:firstRow="1" w:lastRow="0" w:firstColumn="1" w:lastColumn="0" w:noHBand="0" w:noVBand="1"/>
    </w:tblPr>
    <w:tblGrid>
      <w:gridCol w:w="336"/>
      <w:gridCol w:w="7976"/>
    </w:tblGrid>
    <w:tr w:rsidR="00C2351D" w14:paraId="126545BC" w14:textId="77777777" w:rsidTr="00032675">
      <w:tc>
        <w:tcPr>
          <w:tcW w:w="336" w:type="dxa"/>
        </w:tcPr>
        <w:p w14:paraId="58E3F6E3" w14:textId="25FE55DA" w:rsidR="00C2351D" w:rsidRDefault="00C2351D">
          <w:pPr>
            <w:pStyle w:val="Header"/>
            <w:jc w:val="right"/>
            <w:rPr>
              <w:b/>
              <w:bCs/>
            </w:rPr>
          </w:pPr>
          <w:r>
            <w:fldChar w:fldCharType="begin"/>
          </w:r>
          <w:r>
            <w:instrText xml:space="preserve"> PAGE   \* MERGEFORMAT </w:instrText>
          </w:r>
          <w:r>
            <w:fldChar w:fldCharType="separate"/>
          </w:r>
          <w:r w:rsidR="00446DB4">
            <w:rPr>
              <w:noProof/>
            </w:rPr>
            <w:t>14</w:t>
          </w:r>
          <w:r>
            <w:rPr>
              <w:noProof/>
            </w:rPr>
            <w:fldChar w:fldCharType="end"/>
          </w:r>
        </w:p>
      </w:tc>
      <w:tc>
        <w:tcPr>
          <w:tcW w:w="0" w:type="auto"/>
          <w:noWrap/>
        </w:tcPr>
        <w:p w14:paraId="3C83411A" w14:textId="77777777" w:rsidR="00C2351D" w:rsidRPr="00032675" w:rsidRDefault="00C2351D" w:rsidP="00FA2288">
          <w:pPr>
            <w:pStyle w:val="Header"/>
            <w:rPr>
              <w:b/>
              <w:bCs/>
              <w:lang w:val="id-ID"/>
            </w:rPr>
          </w:pPr>
          <w:r w:rsidRPr="00032675">
            <w:rPr>
              <w:b/>
              <w:i/>
              <w:lang w:val="id-ID"/>
            </w:rPr>
            <w:t xml:space="preserve">Jurnal Pendidikan </w:t>
          </w:r>
          <w:r>
            <w:rPr>
              <w:b/>
              <w:i/>
            </w:rPr>
            <w:t>dan Pembelajaran Kimia</w:t>
          </w:r>
          <w:r>
            <w:rPr>
              <w:lang w:val="id-ID"/>
            </w:rPr>
            <w:t>, Vol. ?, No. ? month year page ?-?</w:t>
          </w:r>
        </w:p>
      </w:tc>
    </w:tr>
  </w:tbl>
  <w:p w14:paraId="5230F51E" w14:textId="77777777" w:rsidR="00C2351D" w:rsidRPr="00713866" w:rsidRDefault="00C2351D" w:rsidP="008E0328">
    <w:pPr>
      <w:pStyle w:val="Header"/>
      <w:jc w:val="center"/>
      <w:rPr>
        <w:rFonts w:ascii="Georgia" w:hAnsi="Georgia"/>
        <w:sz w:val="20"/>
        <w:szCs w:val="20"/>
        <w:lang w:val="id-ID"/>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876" w:type="pct"/>
      <w:tblInd w:w="108" w:type="dxa"/>
      <w:tblLook w:val="01E0" w:firstRow="1" w:lastRow="1" w:firstColumn="1" w:lastColumn="1" w:noHBand="0" w:noVBand="0"/>
    </w:tblPr>
    <w:tblGrid>
      <w:gridCol w:w="7878"/>
      <w:gridCol w:w="416"/>
    </w:tblGrid>
    <w:tr w:rsidR="00C2351D" w14:paraId="775955E5" w14:textId="77777777" w:rsidTr="00032675">
      <w:tc>
        <w:tcPr>
          <w:tcW w:w="4749" w:type="pct"/>
          <w:tcBorders>
            <w:right w:val="single" w:sz="6" w:space="0" w:color="000000" w:themeColor="text1"/>
          </w:tcBorders>
        </w:tcPr>
        <w:p w14:paraId="7DB1C3FD" w14:textId="77777777" w:rsidR="00C2351D" w:rsidRPr="00032675" w:rsidRDefault="00C2351D" w:rsidP="00032675">
          <w:pPr>
            <w:pStyle w:val="Header"/>
            <w:jc w:val="right"/>
          </w:pPr>
          <w:r w:rsidRPr="00032675">
            <w:rPr>
              <w:b/>
              <w:i/>
            </w:rPr>
            <w:t>Author</w:t>
          </w:r>
          <w:r>
            <w:rPr>
              <w:b/>
              <w:i/>
              <w:lang w:val="id-ID"/>
            </w:rPr>
            <w:t>et al.</w:t>
          </w:r>
          <w:r w:rsidRPr="00032675">
            <w:t xml:space="preserve">, </w:t>
          </w:r>
          <w:r>
            <w:rPr>
              <w:lang w:val="id-ID"/>
            </w:rPr>
            <w:t>Incomplete t</w:t>
          </w:r>
          <w:r w:rsidRPr="00032675">
            <w:t>itle</w:t>
          </w:r>
          <w:r>
            <w:rPr>
              <w:lang w:val="id-ID"/>
            </w:rPr>
            <w:t xml:space="preserve">of the article </w:t>
          </w:r>
          <w:r w:rsidRPr="00032675">
            <w:t>...</w:t>
          </w:r>
        </w:p>
      </w:tc>
      <w:tc>
        <w:tcPr>
          <w:tcW w:w="251" w:type="pct"/>
          <w:tcBorders>
            <w:left w:val="single" w:sz="6" w:space="0" w:color="000000" w:themeColor="text1"/>
          </w:tcBorders>
        </w:tcPr>
        <w:p w14:paraId="27B8CB3B" w14:textId="3895EBD9" w:rsidR="00C2351D" w:rsidRDefault="00C2351D">
          <w:pPr>
            <w:pStyle w:val="Header"/>
            <w:rPr>
              <w:b/>
              <w:bCs/>
            </w:rPr>
          </w:pPr>
          <w:r>
            <w:fldChar w:fldCharType="begin"/>
          </w:r>
          <w:r>
            <w:instrText xml:space="preserve"> PAGE   \* MERGEFORMAT </w:instrText>
          </w:r>
          <w:r>
            <w:fldChar w:fldCharType="separate"/>
          </w:r>
          <w:r w:rsidR="00446DB4">
            <w:rPr>
              <w:noProof/>
            </w:rPr>
            <w:t>13</w:t>
          </w:r>
          <w:r>
            <w:rPr>
              <w:noProof/>
            </w:rPr>
            <w:fldChar w:fldCharType="end"/>
          </w:r>
        </w:p>
      </w:tc>
    </w:tr>
  </w:tbl>
  <w:p w14:paraId="39412CA0" w14:textId="77777777" w:rsidR="00C2351D" w:rsidRPr="00A60DCC" w:rsidRDefault="00C2351D" w:rsidP="00713866">
    <w:pPr>
      <w:pStyle w:val="Header"/>
      <w:jc w:val="center"/>
      <w:rPr>
        <w:lang w:val="fi-FI"/>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86869"/>
    <w:multiLevelType w:val="hybridMultilevel"/>
    <w:tmpl w:val="F31C34D4"/>
    <w:lvl w:ilvl="0" w:tplc="3F8C492E">
      <w:start w:val="1"/>
      <w:numFmt w:val="bullet"/>
      <w:lvlText w:val=""/>
      <w:lvlJc w:val="left"/>
      <w:pPr>
        <w:ind w:left="720" w:hanging="360"/>
      </w:pPr>
      <w:rPr>
        <w:rFonts w:ascii="Wingdings" w:hAnsi="Wingdings"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3"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5" w15:restartNumberingAfterBreak="0">
    <w:nsid w:val="7AC6635F"/>
    <w:multiLevelType w:val="hybridMultilevel"/>
    <w:tmpl w:val="2F789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5"/>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wNTQwMzU2NTMyMzBT0lEKTi0uzszPAykwrAUAZeLMsSwAAAA="/>
  </w:docVars>
  <w:rsids>
    <w:rsidRoot w:val="000C1391"/>
    <w:rsid w:val="00032675"/>
    <w:rsid w:val="00033B1D"/>
    <w:rsid w:val="00042621"/>
    <w:rsid w:val="00042F0D"/>
    <w:rsid w:val="0005724B"/>
    <w:rsid w:val="00063AC7"/>
    <w:rsid w:val="000772CC"/>
    <w:rsid w:val="00084E6A"/>
    <w:rsid w:val="0009381C"/>
    <w:rsid w:val="000976D3"/>
    <w:rsid w:val="000A120D"/>
    <w:rsid w:val="000C1391"/>
    <w:rsid w:val="000C4AE3"/>
    <w:rsid w:val="000D40D7"/>
    <w:rsid w:val="000D5696"/>
    <w:rsid w:val="000E4278"/>
    <w:rsid w:val="000E74A7"/>
    <w:rsid w:val="00101316"/>
    <w:rsid w:val="00101728"/>
    <w:rsid w:val="00112377"/>
    <w:rsid w:val="00114A58"/>
    <w:rsid w:val="00131782"/>
    <w:rsid w:val="00147EFC"/>
    <w:rsid w:val="00151F17"/>
    <w:rsid w:val="00153B8A"/>
    <w:rsid w:val="0016159B"/>
    <w:rsid w:val="00175307"/>
    <w:rsid w:val="001763D7"/>
    <w:rsid w:val="001839EE"/>
    <w:rsid w:val="00196DD3"/>
    <w:rsid w:val="001B725E"/>
    <w:rsid w:val="001C0677"/>
    <w:rsid w:val="001D082E"/>
    <w:rsid w:val="001D39E7"/>
    <w:rsid w:val="001E0FB9"/>
    <w:rsid w:val="001F0459"/>
    <w:rsid w:val="001F3F81"/>
    <w:rsid w:val="001F5272"/>
    <w:rsid w:val="001F5833"/>
    <w:rsid w:val="00206EEA"/>
    <w:rsid w:val="00214215"/>
    <w:rsid w:val="002201E3"/>
    <w:rsid w:val="002212AD"/>
    <w:rsid w:val="0023064B"/>
    <w:rsid w:val="00236CC6"/>
    <w:rsid w:val="00287DF5"/>
    <w:rsid w:val="002A02D3"/>
    <w:rsid w:val="002A09AB"/>
    <w:rsid w:val="002A19C6"/>
    <w:rsid w:val="002A4F99"/>
    <w:rsid w:val="002C0ECC"/>
    <w:rsid w:val="002D3CEC"/>
    <w:rsid w:val="00305CCA"/>
    <w:rsid w:val="0031691D"/>
    <w:rsid w:val="0032641B"/>
    <w:rsid w:val="00335A0E"/>
    <w:rsid w:val="00344905"/>
    <w:rsid w:val="00351C29"/>
    <w:rsid w:val="00372F6A"/>
    <w:rsid w:val="003806F5"/>
    <w:rsid w:val="00396C1C"/>
    <w:rsid w:val="003A356F"/>
    <w:rsid w:val="003C03E7"/>
    <w:rsid w:val="003C07C7"/>
    <w:rsid w:val="003C1D8A"/>
    <w:rsid w:val="003C583E"/>
    <w:rsid w:val="003C6A90"/>
    <w:rsid w:val="003E3C5E"/>
    <w:rsid w:val="003E413F"/>
    <w:rsid w:val="00404858"/>
    <w:rsid w:val="00425B29"/>
    <w:rsid w:val="00433652"/>
    <w:rsid w:val="00442C90"/>
    <w:rsid w:val="00446491"/>
    <w:rsid w:val="00446DB4"/>
    <w:rsid w:val="00471301"/>
    <w:rsid w:val="004957DA"/>
    <w:rsid w:val="00496705"/>
    <w:rsid w:val="004971CB"/>
    <w:rsid w:val="004A62DD"/>
    <w:rsid w:val="004B7E59"/>
    <w:rsid w:val="004C3A79"/>
    <w:rsid w:val="004C6C48"/>
    <w:rsid w:val="004D4C46"/>
    <w:rsid w:val="004D70A6"/>
    <w:rsid w:val="004E289D"/>
    <w:rsid w:val="004E3895"/>
    <w:rsid w:val="004F04B3"/>
    <w:rsid w:val="004F7FC6"/>
    <w:rsid w:val="005026AA"/>
    <w:rsid w:val="00502A19"/>
    <w:rsid w:val="0050454B"/>
    <w:rsid w:val="005047C2"/>
    <w:rsid w:val="00504A45"/>
    <w:rsid w:val="00510350"/>
    <w:rsid w:val="005123E9"/>
    <w:rsid w:val="0053386D"/>
    <w:rsid w:val="00533D24"/>
    <w:rsid w:val="0053752B"/>
    <w:rsid w:val="0054363A"/>
    <w:rsid w:val="00545BD1"/>
    <w:rsid w:val="0056556D"/>
    <w:rsid w:val="005658FE"/>
    <w:rsid w:val="00572ADF"/>
    <w:rsid w:val="005838D8"/>
    <w:rsid w:val="00584CE6"/>
    <w:rsid w:val="005859F3"/>
    <w:rsid w:val="005A2123"/>
    <w:rsid w:val="005A7339"/>
    <w:rsid w:val="005B172B"/>
    <w:rsid w:val="005B4AC3"/>
    <w:rsid w:val="005B6037"/>
    <w:rsid w:val="005F24FD"/>
    <w:rsid w:val="006076D4"/>
    <w:rsid w:val="00610CF5"/>
    <w:rsid w:val="0061323E"/>
    <w:rsid w:val="006154A9"/>
    <w:rsid w:val="00626BD6"/>
    <w:rsid w:val="00627C0E"/>
    <w:rsid w:val="006311A4"/>
    <w:rsid w:val="00633B54"/>
    <w:rsid w:val="00644976"/>
    <w:rsid w:val="00644A70"/>
    <w:rsid w:val="00644D9D"/>
    <w:rsid w:val="006507CE"/>
    <w:rsid w:val="006761BA"/>
    <w:rsid w:val="006910F8"/>
    <w:rsid w:val="0069320D"/>
    <w:rsid w:val="00694FD7"/>
    <w:rsid w:val="006A27EE"/>
    <w:rsid w:val="006A4DC1"/>
    <w:rsid w:val="006B4E98"/>
    <w:rsid w:val="006B6A28"/>
    <w:rsid w:val="006C1A5F"/>
    <w:rsid w:val="006C2DB4"/>
    <w:rsid w:val="006D1838"/>
    <w:rsid w:val="006F7696"/>
    <w:rsid w:val="00700D72"/>
    <w:rsid w:val="0070642A"/>
    <w:rsid w:val="00713866"/>
    <w:rsid w:val="00713914"/>
    <w:rsid w:val="007150F0"/>
    <w:rsid w:val="00715751"/>
    <w:rsid w:val="00726814"/>
    <w:rsid w:val="00732EF8"/>
    <w:rsid w:val="00741964"/>
    <w:rsid w:val="0076311B"/>
    <w:rsid w:val="00776393"/>
    <w:rsid w:val="007931B5"/>
    <w:rsid w:val="007A6608"/>
    <w:rsid w:val="007B5323"/>
    <w:rsid w:val="007C6952"/>
    <w:rsid w:val="007D7E1D"/>
    <w:rsid w:val="007E044E"/>
    <w:rsid w:val="008065F7"/>
    <w:rsid w:val="00807F90"/>
    <w:rsid w:val="00815599"/>
    <w:rsid w:val="00821725"/>
    <w:rsid w:val="008250D7"/>
    <w:rsid w:val="0083272C"/>
    <w:rsid w:val="00832CF4"/>
    <w:rsid w:val="00841339"/>
    <w:rsid w:val="008429B2"/>
    <w:rsid w:val="00842D3E"/>
    <w:rsid w:val="00851665"/>
    <w:rsid w:val="00860678"/>
    <w:rsid w:val="008639FC"/>
    <w:rsid w:val="008A1A53"/>
    <w:rsid w:val="008A5C36"/>
    <w:rsid w:val="008B1526"/>
    <w:rsid w:val="008B2A5E"/>
    <w:rsid w:val="008B6FC1"/>
    <w:rsid w:val="008C1D60"/>
    <w:rsid w:val="008D1D38"/>
    <w:rsid w:val="008D699A"/>
    <w:rsid w:val="008D7821"/>
    <w:rsid w:val="008E0328"/>
    <w:rsid w:val="008E6AA5"/>
    <w:rsid w:val="009164C6"/>
    <w:rsid w:val="009405B9"/>
    <w:rsid w:val="00946E62"/>
    <w:rsid w:val="00952379"/>
    <w:rsid w:val="00975036"/>
    <w:rsid w:val="0097729C"/>
    <w:rsid w:val="00986687"/>
    <w:rsid w:val="00993663"/>
    <w:rsid w:val="009A39FD"/>
    <w:rsid w:val="009A423D"/>
    <w:rsid w:val="009B1EA8"/>
    <w:rsid w:val="009B28B6"/>
    <w:rsid w:val="009C2CFF"/>
    <w:rsid w:val="009E276A"/>
    <w:rsid w:val="009E7433"/>
    <w:rsid w:val="009F4FCA"/>
    <w:rsid w:val="00A33713"/>
    <w:rsid w:val="00A42204"/>
    <w:rsid w:val="00A60DCC"/>
    <w:rsid w:val="00A65826"/>
    <w:rsid w:val="00A84414"/>
    <w:rsid w:val="00AB1671"/>
    <w:rsid w:val="00AD1DFA"/>
    <w:rsid w:val="00AD7E2E"/>
    <w:rsid w:val="00AF73D2"/>
    <w:rsid w:val="00B10E24"/>
    <w:rsid w:val="00B13D13"/>
    <w:rsid w:val="00B2505B"/>
    <w:rsid w:val="00B531E1"/>
    <w:rsid w:val="00B704DC"/>
    <w:rsid w:val="00B86AB1"/>
    <w:rsid w:val="00B92490"/>
    <w:rsid w:val="00B93CE0"/>
    <w:rsid w:val="00B96051"/>
    <w:rsid w:val="00BA5672"/>
    <w:rsid w:val="00BB19AC"/>
    <w:rsid w:val="00BB2669"/>
    <w:rsid w:val="00BC03A4"/>
    <w:rsid w:val="00BC210A"/>
    <w:rsid w:val="00BC422D"/>
    <w:rsid w:val="00BC59B3"/>
    <w:rsid w:val="00BD5F06"/>
    <w:rsid w:val="00BE0E2F"/>
    <w:rsid w:val="00BE170B"/>
    <w:rsid w:val="00BE33B8"/>
    <w:rsid w:val="00BE4B81"/>
    <w:rsid w:val="00BE7C28"/>
    <w:rsid w:val="00BF211B"/>
    <w:rsid w:val="00BF328B"/>
    <w:rsid w:val="00C0329F"/>
    <w:rsid w:val="00C17C1B"/>
    <w:rsid w:val="00C213DE"/>
    <w:rsid w:val="00C232F4"/>
    <w:rsid w:val="00C2330B"/>
    <w:rsid w:val="00C2351D"/>
    <w:rsid w:val="00C5709A"/>
    <w:rsid w:val="00C81601"/>
    <w:rsid w:val="00C87763"/>
    <w:rsid w:val="00CA5171"/>
    <w:rsid w:val="00CB17C7"/>
    <w:rsid w:val="00CD41A8"/>
    <w:rsid w:val="00CE30DA"/>
    <w:rsid w:val="00D13A67"/>
    <w:rsid w:val="00D13BE5"/>
    <w:rsid w:val="00D256ED"/>
    <w:rsid w:val="00D473A2"/>
    <w:rsid w:val="00D616C9"/>
    <w:rsid w:val="00D62C5C"/>
    <w:rsid w:val="00D7626C"/>
    <w:rsid w:val="00D84818"/>
    <w:rsid w:val="00D855EF"/>
    <w:rsid w:val="00DB77CD"/>
    <w:rsid w:val="00DC6F94"/>
    <w:rsid w:val="00DD12CD"/>
    <w:rsid w:val="00DD663E"/>
    <w:rsid w:val="00DF2B99"/>
    <w:rsid w:val="00DF4332"/>
    <w:rsid w:val="00E02022"/>
    <w:rsid w:val="00E037D1"/>
    <w:rsid w:val="00E25E5C"/>
    <w:rsid w:val="00E336E8"/>
    <w:rsid w:val="00E35373"/>
    <w:rsid w:val="00E4199B"/>
    <w:rsid w:val="00E42496"/>
    <w:rsid w:val="00E521A1"/>
    <w:rsid w:val="00E652AF"/>
    <w:rsid w:val="00E7245E"/>
    <w:rsid w:val="00E73C0A"/>
    <w:rsid w:val="00E918EE"/>
    <w:rsid w:val="00EA0CC8"/>
    <w:rsid w:val="00EB0815"/>
    <w:rsid w:val="00EC1C42"/>
    <w:rsid w:val="00EC4883"/>
    <w:rsid w:val="00EC7AC3"/>
    <w:rsid w:val="00ED1506"/>
    <w:rsid w:val="00EE0D32"/>
    <w:rsid w:val="00EE14CB"/>
    <w:rsid w:val="00EF298C"/>
    <w:rsid w:val="00F00C01"/>
    <w:rsid w:val="00F272A4"/>
    <w:rsid w:val="00F34D11"/>
    <w:rsid w:val="00F364C1"/>
    <w:rsid w:val="00F447CC"/>
    <w:rsid w:val="00F578B6"/>
    <w:rsid w:val="00F723C8"/>
    <w:rsid w:val="00F755A4"/>
    <w:rsid w:val="00F81405"/>
    <w:rsid w:val="00F85128"/>
    <w:rsid w:val="00FA2288"/>
    <w:rsid w:val="00FA3380"/>
    <w:rsid w:val="00FB77AA"/>
    <w:rsid w:val="00FE037E"/>
    <w:rsid w:val="00FE2AE7"/>
    <w:rsid w:val="00FF155A"/>
    <w:rsid w:val="00FF54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171A99"/>
  <w15:docId w15:val="{5056D0BF-44E2-4F22-938F-4E10287A6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rPr>
  </w:style>
  <w:style w:type="paragraph" w:styleId="Heading1">
    <w:name w:val="heading 1"/>
    <w:basedOn w:val="Normal"/>
    <w:next w:val="Normal"/>
    <w:link w:val="Heading1Char"/>
    <w:uiPriority w:val="9"/>
    <w:qFormat/>
    <w:rsid w:val="00851665"/>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042F0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semiHidden/>
    <w:locked/>
    <w:rsid w:val="00042F0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E25E5C"/>
    <w:pPr>
      <w:spacing w:before="120" w:after="120" w:line="240" w:lineRule="atLeast"/>
      <w:jc w:val="center"/>
    </w:pPr>
    <w:rPr>
      <w:sz w:val="22"/>
      <w:szCs w:val="22"/>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E25E5C"/>
    <w:pPr>
      <w:spacing w:before="120" w:after="120" w:line="240" w:lineRule="atLeast"/>
      <w:jc w:val="center"/>
    </w:pPr>
    <w:rPr>
      <w:color w:val="000000"/>
      <w:sz w:val="22"/>
      <w:szCs w:val="22"/>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link w:val="BalloonText"/>
    <w:rsid w:val="00713866"/>
    <w:rPr>
      <w:rFonts w:ascii="Tahoma" w:hAnsi="Tahoma" w:cs="Tahoma"/>
      <w:sz w:val="16"/>
      <w:szCs w:val="16"/>
      <w:lang w:val="en-US" w:eastAsia="en-US"/>
    </w:rPr>
  </w:style>
  <w:style w:type="character" w:styleId="CommentReference">
    <w:name w:val="annotation reference"/>
    <w:rsid w:val="00F34D11"/>
    <w:rPr>
      <w:sz w:val="16"/>
      <w:szCs w:val="16"/>
    </w:rPr>
  </w:style>
  <w:style w:type="paragraph" w:styleId="CommentText">
    <w:name w:val="annotation text"/>
    <w:basedOn w:val="Normal"/>
    <w:link w:val="CommentTextChar"/>
    <w:rsid w:val="00F34D11"/>
    <w:pPr>
      <w:jc w:val="both"/>
    </w:pPr>
    <w:rPr>
      <w:rFonts w:ascii="Arial" w:eastAsia="MS Mincho" w:hAnsi="Arial"/>
      <w:sz w:val="20"/>
      <w:szCs w:val="20"/>
      <w:lang w:val="id-ID" w:eastAsia="ja-JP"/>
    </w:rPr>
  </w:style>
  <w:style w:type="character" w:customStyle="1" w:styleId="CommentTextChar">
    <w:name w:val="Comment Text Char"/>
    <w:link w:val="CommentText"/>
    <w:rsid w:val="00F34D11"/>
    <w:rPr>
      <w:rFonts w:ascii="Arial" w:eastAsia="MS Mincho" w:hAnsi="Arial"/>
      <w:lang w:eastAsia="ja-JP"/>
    </w:rPr>
  </w:style>
  <w:style w:type="paragraph" w:styleId="ListParagraph">
    <w:name w:val="List Paragraph"/>
    <w:basedOn w:val="Normal"/>
    <w:uiPriority w:val="34"/>
    <w:qFormat/>
    <w:rsid w:val="0031691D"/>
    <w:pPr>
      <w:ind w:left="720"/>
      <w:contextualSpacing/>
    </w:pPr>
    <w:rPr>
      <w:lang w:val="en-GB" w:eastAsia="en-GB"/>
    </w:rPr>
  </w:style>
  <w:style w:type="character" w:styleId="PlaceholderText">
    <w:name w:val="Placeholder Text"/>
    <w:uiPriority w:val="99"/>
    <w:semiHidden/>
    <w:rsid w:val="00860678"/>
    <w:rPr>
      <w:color w:val="808080"/>
    </w:rPr>
  </w:style>
  <w:style w:type="paragraph" w:styleId="CommentSubject">
    <w:name w:val="annotation subject"/>
    <w:basedOn w:val="CommentText"/>
    <w:next w:val="CommentText"/>
    <w:link w:val="CommentSubjectChar"/>
    <w:rsid w:val="00860678"/>
    <w:pPr>
      <w:jc w:val="left"/>
    </w:pPr>
    <w:rPr>
      <w:rFonts w:ascii="Times New Roman" w:eastAsia="Times New Roman" w:hAnsi="Times New Roman"/>
      <w:b/>
      <w:bCs/>
      <w:lang w:val="en-US" w:eastAsia="en-US"/>
    </w:rPr>
  </w:style>
  <w:style w:type="character" w:customStyle="1" w:styleId="CommentSubjectChar">
    <w:name w:val="Comment Subject Char"/>
    <w:link w:val="CommentSubject"/>
    <w:rsid w:val="00860678"/>
    <w:rPr>
      <w:rFonts w:ascii="Arial" w:eastAsia="MS Mincho" w:hAnsi="Arial"/>
      <w:b/>
      <w:bCs/>
      <w:lang w:val="en-US" w:eastAsia="en-US"/>
    </w:rPr>
  </w:style>
  <w:style w:type="character" w:customStyle="1" w:styleId="Maintext">
    <w:name w:val="Main text"/>
    <w:basedOn w:val="DefaultParagraphFont"/>
    <w:uiPriority w:val="1"/>
    <w:rsid w:val="00F447CC"/>
    <w:rPr>
      <w:rFonts w:ascii="Times New Roman" w:hAnsi="Times New Roman"/>
      <w:spacing w:val="0"/>
      <w:w w:val="100"/>
      <w:position w:val="0"/>
      <w:sz w:val="24"/>
    </w:rPr>
  </w:style>
  <w:style w:type="character" w:customStyle="1" w:styleId="1">
    <w:name w:val="标题1"/>
    <w:basedOn w:val="DefaultParagraphFont"/>
    <w:uiPriority w:val="1"/>
    <w:rsid w:val="00032675"/>
    <w:rPr>
      <w:rFonts w:ascii="Times New Roman" w:eastAsia="Times New Roman" w:hAnsi="Times New Roman" w:cs="Times New Roman" w:hint="default"/>
      <w:b/>
      <w:bCs w:val="0"/>
      <w:sz w:val="28"/>
    </w:rPr>
  </w:style>
  <w:style w:type="character" w:customStyle="1" w:styleId="heading2">
    <w:name w:val="heading2"/>
    <w:basedOn w:val="DefaultParagraphFont"/>
    <w:uiPriority w:val="1"/>
    <w:rsid w:val="00032675"/>
    <w:rPr>
      <w:rFonts w:ascii="Times New Roman" w:eastAsia="Times New Roman" w:hAnsi="Times New Roman" w:cs="Times New Roman" w:hint="default"/>
      <w:b/>
      <w:bCs w:val="0"/>
      <w:sz w:val="24"/>
    </w:rPr>
  </w:style>
  <w:style w:type="character" w:customStyle="1" w:styleId="Style1">
    <w:name w:val="Style1"/>
    <w:basedOn w:val="DefaultParagraphFont"/>
    <w:uiPriority w:val="1"/>
    <w:rsid w:val="00032675"/>
    <w:rPr>
      <w:spacing w:val="0"/>
    </w:rPr>
  </w:style>
  <w:style w:type="character" w:styleId="Strong">
    <w:name w:val="Strong"/>
    <w:basedOn w:val="DefaultParagraphFont"/>
    <w:uiPriority w:val="22"/>
    <w:qFormat/>
    <w:rsid w:val="005838D8"/>
    <w:rPr>
      <w:b/>
      <w:bCs/>
    </w:rPr>
  </w:style>
  <w:style w:type="paragraph" w:styleId="Caption">
    <w:name w:val="caption"/>
    <w:basedOn w:val="Normal"/>
    <w:next w:val="Normal"/>
    <w:uiPriority w:val="35"/>
    <w:semiHidden/>
    <w:unhideWhenUsed/>
    <w:qFormat/>
    <w:rsid w:val="00851665"/>
    <w:pPr>
      <w:spacing w:after="200"/>
    </w:pPr>
    <w:rPr>
      <w:rFonts w:ascii="Calibri" w:eastAsia="Calibri" w:hAnsi="Calibri"/>
      <w:i/>
      <w:iCs/>
      <w:color w:val="1F497D" w:themeColor="text2"/>
      <w:sz w:val="18"/>
      <w:szCs w:val="18"/>
    </w:rPr>
  </w:style>
  <w:style w:type="paragraph" w:customStyle="1" w:styleId="TextBody">
    <w:name w:val="TextBody"/>
    <w:basedOn w:val="Normal"/>
    <w:rsid w:val="00851665"/>
    <w:pPr>
      <w:ind w:firstLine="397"/>
      <w:jc w:val="both"/>
    </w:pPr>
    <w:rPr>
      <w:rFonts w:eastAsia="MS Mincho"/>
      <w:sz w:val="20"/>
      <w:szCs w:val="20"/>
    </w:rPr>
  </w:style>
  <w:style w:type="table" w:styleId="TableGridLight">
    <w:name w:val="Grid Table Light"/>
    <w:basedOn w:val="TableNormal"/>
    <w:uiPriority w:val="40"/>
    <w:rsid w:val="00851665"/>
    <w:rPr>
      <w:rFonts w:ascii="Calibri" w:eastAsia="Calibri" w:hAnsi="Calibri"/>
      <w:lang w:val="id-ID" w:eastAsia="id-ID"/>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85166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34122">
      <w:bodyDiv w:val="1"/>
      <w:marLeft w:val="0"/>
      <w:marRight w:val="0"/>
      <w:marTop w:val="0"/>
      <w:marBottom w:val="0"/>
      <w:divBdr>
        <w:top w:val="none" w:sz="0" w:space="0" w:color="auto"/>
        <w:left w:val="none" w:sz="0" w:space="0" w:color="auto"/>
        <w:bottom w:val="none" w:sz="0" w:space="0" w:color="auto"/>
        <w:right w:val="none" w:sz="0" w:space="0" w:color="auto"/>
      </w:divBdr>
    </w:div>
    <w:div w:id="90125728">
      <w:bodyDiv w:val="1"/>
      <w:marLeft w:val="0"/>
      <w:marRight w:val="0"/>
      <w:marTop w:val="0"/>
      <w:marBottom w:val="0"/>
      <w:divBdr>
        <w:top w:val="none" w:sz="0" w:space="0" w:color="auto"/>
        <w:left w:val="none" w:sz="0" w:space="0" w:color="auto"/>
        <w:bottom w:val="none" w:sz="0" w:space="0" w:color="auto"/>
        <w:right w:val="none" w:sz="0" w:space="0" w:color="auto"/>
      </w:divBdr>
    </w:div>
    <w:div w:id="227573593">
      <w:bodyDiv w:val="1"/>
      <w:marLeft w:val="0"/>
      <w:marRight w:val="0"/>
      <w:marTop w:val="0"/>
      <w:marBottom w:val="0"/>
      <w:divBdr>
        <w:top w:val="none" w:sz="0" w:space="0" w:color="auto"/>
        <w:left w:val="none" w:sz="0" w:space="0" w:color="auto"/>
        <w:bottom w:val="none" w:sz="0" w:space="0" w:color="auto"/>
        <w:right w:val="none" w:sz="0" w:space="0" w:color="auto"/>
      </w:divBdr>
    </w:div>
    <w:div w:id="336226858">
      <w:bodyDiv w:val="1"/>
      <w:marLeft w:val="0"/>
      <w:marRight w:val="0"/>
      <w:marTop w:val="0"/>
      <w:marBottom w:val="0"/>
      <w:divBdr>
        <w:top w:val="none" w:sz="0" w:space="0" w:color="auto"/>
        <w:left w:val="none" w:sz="0" w:space="0" w:color="auto"/>
        <w:bottom w:val="none" w:sz="0" w:space="0" w:color="auto"/>
        <w:right w:val="none" w:sz="0" w:space="0" w:color="auto"/>
      </w:divBdr>
    </w:div>
    <w:div w:id="658076520">
      <w:bodyDiv w:val="1"/>
      <w:marLeft w:val="0"/>
      <w:marRight w:val="0"/>
      <w:marTop w:val="0"/>
      <w:marBottom w:val="0"/>
      <w:divBdr>
        <w:top w:val="none" w:sz="0" w:space="0" w:color="auto"/>
        <w:left w:val="none" w:sz="0" w:space="0" w:color="auto"/>
        <w:bottom w:val="none" w:sz="0" w:space="0" w:color="auto"/>
        <w:right w:val="none" w:sz="0" w:space="0" w:color="auto"/>
      </w:divBdr>
    </w:div>
    <w:div w:id="775640870">
      <w:bodyDiv w:val="1"/>
      <w:marLeft w:val="0"/>
      <w:marRight w:val="0"/>
      <w:marTop w:val="0"/>
      <w:marBottom w:val="0"/>
      <w:divBdr>
        <w:top w:val="none" w:sz="0" w:space="0" w:color="auto"/>
        <w:left w:val="none" w:sz="0" w:space="0" w:color="auto"/>
        <w:bottom w:val="none" w:sz="0" w:space="0" w:color="auto"/>
        <w:right w:val="none" w:sz="0" w:space="0" w:color="auto"/>
      </w:divBdr>
    </w:div>
    <w:div w:id="889462398">
      <w:bodyDiv w:val="1"/>
      <w:marLeft w:val="0"/>
      <w:marRight w:val="0"/>
      <w:marTop w:val="0"/>
      <w:marBottom w:val="0"/>
      <w:divBdr>
        <w:top w:val="none" w:sz="0" w:space="0" w:color="auto"/>
        <w:left w:val="none" w:sz="0" w:space="0" w:color="auto"/>
        <w:bottom w:val="none" w:sz="0" w:space="0" w:color="auto"/>
        <w:right w:val="none" w:sz="0" w:space="0" w:color="auto"/>
      </w:divBdr>
    </w:div>
    <w:div w:id="994605991">
      <w:bodyDiv w:val="1"/>
      <w:marLeft w:val="0"/>
      <w:marRight w:val="0"/>
      <w:marTop w:val="0"/>
      <w:marBottom w:val="0"/>
      <w:divBdr>
        <w:top w:val="none" w:sz="0" w:space="0" w:color="auto"/>
        <w:left w:val="none" w:sz="0" w:space="0" w:color="auto"/>
        <w:bottom w:val="none" w:sz="0" w:space="0" w:color="auto"/>
        <w:right w:val="none" w:sz="0" w:space="0" w:color="auto"/>
      </w:divBdr>
      <w:divsChild>
        <w:div w:id="1357391818">
          <w:marLeft w:val="900"/>
          <w:marRight w:val="0"/>
          <w:marTop w:val="0"/>
          <w:marBottom w:val="0"/>
          <w:divBdr>
            <w:top w:val="none" w:sz="0" w:space="0" w:color="auto"/>
            <w:left w:val="none" w:sz="0" w:space="0" w:color="auto"/>
            <w:bottom w:val="none" w:sz="0" w:space="0" w:color="auto"/>
            <w:right w:val="none" w:sz="0" w:space="0" w:color="auto"/>
          </w:divBdr>
        </w:div>
        <w:div w:id="1926839071">
          <w:marLeft w:val="900"/>
          <w:marRight w:val="0"/>
          <w:marTop w:val="0"/>
          <w:marBottom w:val="0"/>
          <w:divBdr>
            <w:top w:val="none" w:sz="0" w:space="0" w:color="auto"/>
            <w:left w:val="none" w:sz="0" w:space="0" w:color="auto"/>
            <w:bottom w:val="none" w:sz="0" w:space="0" w:color="auto"/>
            <w:right w:val="none" w:sz="0" w:space="0" w:color="auto"/>
          </w:divBdr>
        </w:div>
      </w:divsChild>
    </w:div>
    <w:div w:id="1284925826">
      <w:bodyDiv w:val="1"/>
      <w:marLeft w:val="0"/>
      <w:marRight w:val="0"/>
      <w:marTop w:val="0"/>
      <w:marBottom w:val="0"/>
      <w:divBdr>
        <w:top w:val="none" w:sz="0" w:space="0" w:color="auto"/>
        <w:left w:val="none" w:sz="0" w:space="0" w:color="auto"/>
        <w:bottom w:val="none" w:sz="0" w:space="0" w:color="auto"/>
        <w:right w:val="none" w:sz="0" w:space="0" w:color="auto"/>
      </w:divBdr>
    </w:div>
    <w:div w:id="1313177172">
      <w:bodyDiv w:val="1"/>
      <w:marLeft w:val="0"/>
      <w:marRight w:val="0"/>
      <w:marTop w:val="0"/>
      <w:marBottom w:val="0"/>
      <w:divBdr>
        <w:top w:val="none" w:sz="0" w:space="0" w:color="auto"/>
        <w:left w:val="none" w:sz="0" w:space="0" w:color="auto"/>
        <w:bottom w:val="none" w:sz="0" w:space="0" w:color="auto"/>
        <w:right w:val="none" w:sz="0" w:space="0" w:color="auto"/>
      </w:divBdr>
    </w:div>
    <w:div w:id="1368329973">
      <w:bodyDiv w:val="1"/>
      <w:marLeft w:val="0"/>
      <w:marRight w:val="0"/>
      <w:marTop w:val="0"/>
      <w:marBottom w:val="0"/>
      <w:divBdr>
        <w:top w:val="none" w:sz="0" w:space="0" w:color="auto"/>
        <w:left w:val="none" w:sz="0" w:space="0" w:color="auto"/>
        <w:bottom w:val="none" w:sz="0" w:space="0" w:color="auto"/>
        <w:right w:val="none" w:sz="0" w:space="0" w:color="auto"/>
      </w:divBdr>
    </w:div>
    <w:div w:id="1561860707">
      <w:bodyDiv w:val="1"/>
      <w:marLeft w:val="0"/>
      <w:marRight w:val="0"/>
      <w:marTop w:val="0"/>
      <w:marBottom w:val="0"/>
      <w:divBdr>
        <w:top w:val="none" w:sz="0" w:space="0" w:color="auto"/>
        <w:left w:val="none" w:sz="0" w:space="0" w:color="auto"/>
        <w:bottom w:val="none" w:sz="0" w:space="0" w:color="auto"/>
        <w:right w:val="none" w:sz="0" w:space="0" w:color="auto"/>
      </w:divBdr>
    </w:div>
    <w:div w:id="1616325394">
      <w:bodyDiv w:val="1"/>
      <w:marLeft w:val="0"/>
      <w:marRight w:val="0"/>
      <w:marTop w:val="0"/>
      <w:marBottom w:val="0"/>
      <w:divBdr>
        <w:top w:val="none" w:sz="0" w:space="0" w:color="auto"/>
        <w:left w:val="none" w:sz="0" w:space="0" w:color="auto"/>
        <w:bottom w:val="none" w:sz="0" w:space="0" w:color="auto"/>
        <w:right w:val="none" w:sz="0" w:space="0" w:color="auto"/>
      </w:divBdr>
    </w:div>
    <w:div w:id="1657221144">
      <w:bodyDiv w:val="1"/>
      <w:marLeft w:val="0"/>
      <w:marRight w:val="0"/>
      <w:marTop w:val="0"/>
      <w:marBottom w:val="0"/>
      <w:divBdr>
        <w:top w:val="none" w:sz="0" w:space="0" w:color="auto"/>
        <w:left w:val="none" w:sz="0" w:space="0" w:color="auto"/>
        <w:bottom w:val="none" w:sz="0" w:space="0" w:color="auto"/>
        <w:right w:val="none" w:sz="0" w:space="0" w:color="auto"/>
      </w:divBdr>
    </w:div>
    <w:div w:id="1679428947">
      <w:bodyDiv w:val="1"/>
      <w:marLeft w:val="0"/>
      <w:marRight w:val="0"/>
      <w:marTop w:val="0"/>
      <w:marBottom w:val="0"/>
      <w:divBdr>
        <w:top w:val="none" w:sz="0" w:space="0" w:color="auto"/>
        <w:left w:val="none" w:sz="0" w:space="0" w:color="auto"/>
        <w:bottom w:val="none" w:sz="0" w:space="0" w:color="auto"/>
        <w:right w:val="none" w:sz="0" w:space="0" w:color="auto"/>
      </w:divBdr>
    </w:div>
    <w:div w:id="1699695576">
      <w:bodyDiv w:val="1"/>
      <w:marLeft w:val="0"/>
      <w:marRight w:val="0"/>
      <w:marTop w:val="0"/>
      <w:marBottom w:val="0"/>
      <w:divBdr>
        <w:top w:val="none" w:sz="0" w:space="0" w:color="auto"/>
        <w:left w:val="none" w:sz="0" w:space="0" w:color="auto"/>
        <w:bottom w:val="none" w:sz="0" w:space="0" w:color="auto"/>
        <w:right w:val="none" w:sz="0" w:space="0" w:color="auto"/>
      </w:divBdr>
    </w:div>
    <w:div w:id="1788085868">
      <w:bodyDiv w:val="1"/>
      <w:marLeft w:val="0"/>
      <w:marRight w:val="0"/>
      <w:marTop w:val="0"/>
      <w:marBottom w:val="0"/>
      <w:divBdr>
        <w:top w:val="none" w:sz="0" w:space="0" w:color="auto"/>
        <w:left w:val="none" w:sz="0" w:space="0" w:color="auto"/>
        <w:bottom w:val="none" w:sz="0" w:space="0" w:color="auto"/>
        <w:right w:val="none" w:sz="0" w:space="0" w:color="auto"/>
      </w:divBdr>
    </w:div>
    <w:div w:id="1791900606">
      <w:bodyDiv w:val="1"/>
      <w:marLeft w:val="0"/>
      <w:marRight w:val="0"/>
      <w:marTop w:val="0"/>
      <w:marBottom w:val="0"/>
      <w:divBdr>
        <w:top w:val="none" w:sz="0" w:space="0" w:color="auto"/>
        <w:left w:val="none" w:sz="0" w:space="0" w:color="auto"/>
        <w:bottom w:val="none" w:sz="0" w:space="0" w:color="auto"/>
        <w:right w:val="none" w:sz="0" w:space="0" w:color="auto"/>
      </w:divBdr>
    </w:div>
    <w:div w:id="1802573308">
      <w:bodyDiv w:val="1"/>
      <w:marLeft w:val="0"/>
      <w:marRight w:val="0"/>
      <w:marTop w:val="0"/>
      <w:marBottom w:val="0"/>
      <w:divBdr>
        <w:top w:val="none" w:sz="0" w:space="0" w:color="auto"/>
        <w:left w:val="none" w:sz="0" w:space="0" w:color="auto"/>
        <w:bottom w:val="none" w:sz="0" w:space="0" w:color="auto"/>
        <w:right w:val="none" w:sz="0" w:space="0" w:color="auto"/>
      </w:divBdr>
    </w:div>
    <w:div w:id="1806896233">
      <w:bodyDiv w:val="1"/>
      <w:marLeft w:val="0"/>
      <w:marRight w:val="0"/>
      <w:marTop w:val="0"/>
      <w:marBottom w:val="0"/>
      <w:divBdr>
        <w:top w:val="none" w:sz="0" w:space="0" w:color="auto"/>
        <w:left w:val="none" w:sz="0" w:space="0" w:color="auto"/>
        <w:bottom w:val="none" w:sz="0" w:space="0" w:color="auto"/>
        <w:right w:val="none" w:sz="0" w:space="0" w:color="auto"/>
      </w:divBdr>
      <w:divsChild>
        <w:div w:id="429937806">
          <w:marLeft w:val="900"/>
          <w:marRight w:val="0"/>
          <w:marTop w:val="0"/>
          <w:marBottom w:val="0"/>
          <w:divBdr>
            <w:top w:val="none" w:sz="0" w:space="0" w:color="auto"/>
            <w:left w:val="none" w:sz="0" w:space="0" w:color="auto"/>
            <w:bottom w:val="none" w:sz="0" w:space="0" w:color="auto"/>
            <w:right w:val="none" w:sz="0" w:space="0" w:color="auto"/>
          </w:divBdr>
        </w:div>
        <w:div w:id="2035038635">
          <w:marLeft w:val="900"/>
          <w:marRight w:val="0"/>
          <w:marTop w:val="0"/>
          <w:marBottom w:val="0"/>
          <w:divBdr>
            <w:top w:val="none" w:sz="0" w:space="0" w:color="auto"/>
            <w:left w:val="none" w:sz="0" w:space="0" w:color="auto"/>
            <w:bottom w:val="none" w:sz="0" w:space="0" w:color="auto"/>
            <w:right w:val="none" w:sz="0" w:space="0" w:color="auto"/>
          </w:divBdr>
        </w:div>
      </w:divsChild>
    </w:div>
    <w:div w:id="1941571566">
      <w:bodyDiv w:val="1"/>
      <w:marLeft w:val="0"/>
      <w:marRight w:val="0"/>
      <w:marTop w:val="0"/>
      <w:marBottom w:val="0"/>
      <w:divBdr>
        <w:top w:val="none" w:sz="0" w:space="0" w:color="auto"/>
        <w:left w:val="none" w:sz="0" w:space="0" w:color="auto"/>
        <w:bottom w:val="none" w:sz="0" w:space="0" w:color="auto"/>
        <w:right w:val="none" w:sz="0" w:space="0" w:color="auto"/>
      </w:divBdr>
      <w:divsChild>
        <w:div w:id="1257640079">
          <w:marLeft w:val="360"/>
          <w:marRight w:val="0"/>
          <w:marTop w:val="0"/>
          <w:marBottom w:val="0"/>
          <w:divBdr>
            <w:top w:val="none" w:sz="0" w:space="0" w:color="auto"/>
            <w:left w:val="none" w:sz="0" w:space="0" w:color="auto"/>
            <w:bottom w:val="none" w:sz="0" w:space="0" w:color="auto"/>
            <w:right w:val="none" w:sz="0" w:space="0" w:color="auto"/>
          </w:divBdr>
        </w:div>
        <w:div w:id="986132814">
          <w:marLeft w:val="360"/>
          <w:marRight w:val="0"/>
          <w:marTop w:val="0"/>
          <w:marBottom w:val="0"/>
          <w:divBdr>
            <w:top w:val="none" w:sz="0" w:space="0" w:color="auto"/>
            <w:left w:val="none" w:sz="0" w:space="0" w:color="auto"/>
            <w:bottom w:val="none" w:sz="0" w:space="0" w:color="auto"/>
            <w:right w:val="none" w:sz="0" w:space="0" w:color="auto"/>
          </w:divBdr>
        </w:div>
        <w:div w:id="499807126">
          <w:marLeft w:val="1080"/>
          <w:marRight w:val="0"/>
          <w:marTop w:val="0"/>
          <w:marBottom w:val="0"/>
          <w:divBdr>
            <w:top w:val="none" w:sz="0" w:space="0" w:color="auto"/>
            <w:left w:val="none" w:sz="0" w:space="0" w:color="auto"/>
            <w:bottom w:val="none" w:sz="0" w:space="0" w:color="auto"/>
            <w:right w:val="none" w:sz="0" w:space="0" w:color="auto"/>
          </w:divBdr>
        </w:div>
      </w:divsChild>
    </w:div>
    <w:div w:id="2026785474">
      <w:bodyDiv w:val="1"/>
      <w:marLeft w:val="0"/>
      <w:marRight w:val="0"/>
      <w:marTop w:val="0"/>
      <w:marBottom w:val="0"/>
      <w:divBdr>
        <w:top w:val="none" w:sz="0" w:space="0" w:color="auto"/>
        <w:left w:val="none" w:sz="0" w:space="0" w:color="auto"/>
        <w:bottom w:val="none" w:sz="0" w:space="0" w:color="auto"/>
        <w:right w:val="none" w:sz="0" w:space="0" w:color="auto"/>
      </w:divBdr>
    </w:div>
    <w:div w:id="208760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rusmini@unesa.ac.id"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jurnal.fkip.unila.ac.id/index.php/JPK/index" TargetMode="External"/><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All%20About%20Journal\Materi%20RJI%20Yogyakarta\template-JRPM-2016.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5</c:f>
              <c:strCache>
                <c:ptCount val="3"/>
                <c:pt idx="0">
                  <c:v>interpretation</c:v>
                </c:pt>
                <c:pt idx="1">
                  <c:v>analysis</c:v>
                </c:pt>
                <c:pt idx="2">
                  <c:v>inference</c:v>
                </c:pt>
              </c:strCache>
            </c:strRef>
          </c:cat>
          <c:val>
            <c:numRef>
              <c:f>Sheet1!$B$3:$B$5</c:f>
              <c:numCache>
                <c:formatCode>General</c:formatCode>
                <c:ptCount val="3"/>
                <c:pt idx="0">
                  <c:v>38.47</c:v>
                </c:pt>
                <c:pt idx="1">
                  <c:v>25.17</c:v>
                </c:pt>
                <c:pt idx="2">
                  <c:v>65.83</c:v>
                </c:pt>
              </c:numCache>
            </c:numRef>
          </c:val>
          <c:extLst>
            <c:ext xmlns:c16="http://schemas.microsoft.com/office/drawing/2014/chart" uri="{C3380CC4-5D6E-409C-BE32-E72D297353CC}">
              <c16:uniqueId val="{00000000-78AD-45F1-9EB0-5028201C78C6}"/>
            </c:ext>
          </c:extLst>
        </c:ser>
        <c:ser>
          <c:idx val="1"/>
          <c:order val="1"/>
          <c:tx>
            <c:strRef>
              <c:f>Sheet1!$C$2</c:f>
              <c:strCache>
                <c:ptCount val="1"/>
                <c:pt idx="0">
                  <c:v>postes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5</c:f>
              <c:strCache>
                <c:ptCount val="3"/>
                <c:pt idx="0">
                  <c:v>interpretation</c:v>
                </c:pt>
                <c:pt idx="1">
                  <c:v>analysis</c:v>
                </c:pt>
                <c:pt idx="2">
                  <c:v>inference</c:v>
                </c:pt>
              </c:strCache>
            </c:strRef>
          </c:cat>
          <c:val>
            <c:numRef>
              <c:f>Sheet1!$C$3:$C$5</c:f>
              <c:numCache>
                <c:formatCode>General</c:formatCode>
                <c:ptCount val="3"/>
                <c:pt idx="0">
                  <c:v>83.06</c:v>
                </c:pt>
                <c:pt idx="1">
                  <c:v>88.67</c:v>
                </c:pt>
                <c:pt idx="2">
                  <c:v>95.71</c:v>
                </c:pt>
              </c:numCache>
            </c:numRef>
          </c:val>
          <c:extLst>
            <c:ext xmlns:c16="http://schemas.microsoft.com/office/drawing/2014/chart" uri="{C3380CC4-5D6E-409C-BE32-E72D297353CC}">
              <c16:uniqueId val="{00000001-78AD-45F1-9EB0-5028201C78C6}"/>
            </c:ext>
          </c:extLst>
        </c:ser>
        <c:dLbls>
          <c:showLegendKey val="0"/>
          <c:showVal val="0"/>
          <c:showCatName val="0"/>
          <c:showSerName val="0"/>
          <c:showPercent val="0"/>
          <c:showBubbleSize val="0"/>
        </c:dLbls>
        <c:gapWidth val="219"/>
        <c:overlap val="-27"/>
        <c:axId val="262154111"/>
        <c:axId val="262155359"/>
      </c:barChart>
      <c:catAx>
        <c:axId val="262154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155359"/>
        <c:crosses val="autoZero"/>
        <c:auto val="1"/>
        <c:lblAlgn val="ctr"/>
        <c:lblOffset val="100"/>
        <c:noMultiLvlLbl val="0"/>
      </c:catAx>
      <c:valAx>
        <c:axId val="2621553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154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402CB37E6BA4647A200F72F7E394EB6"/>
        <w:category>
          <w:name w:val="General"/>
          <w:gallery w:val="placeholder"/>
        </w:category>
        <w:types>
          <w:type w:val="bbPlcHdr"/>
        </w:types>
        <w:behaviors>
          <w:behavior w:val="content"/>
        </w:behaviors>
        <w:guid w:val="{35509903-A2EE-4C47-8457-3A3F77BFED53}"/>
      </w:docPartPr>
      <w:docPartBody>
        <w:p w:rsidR="007D2D88" w:rsidRDefault="007129CE" w:rsidP="007129CE">
          <w:pPr>
            <w:pStyle w:val="5402CB37E6BA4647A200F72F7E394EB6"/>
          </w:pPr>
          <w:r w:rsidRPr="00B12BF8">
            <w:rPr>
              <w:rStyle w:val="PlaceholderText"/>
              <w:rFonts w:hint="eastAsia"/>
            </w:rPr>
            <w:t>单击此处输入文字。</w:t>
          </w:r>
        </w:p>
      </w:docPartBody>
    </w:docPart>
    <w:docPart>
      <w:docPartPr>
        <w:name w:val="7B9FD8E4D3A342BDB34302FA16E33CFE"/>
        <w:category>
          <w:name w:val="General"/>
          <w:gallery w:val="placeholder"/>
        </w:category>
        <w:types>
          <w:type w:val="bbPlcHdr"/>
        </w:types>
        <w:behaviors>
          <w:behavior w:val="content"/>
        </w:behaviors>
        <w:guid w:val="{8058EBFD-89A5-4AD0-8AD3-A35C6227F56B}"/>
      </w:docPartPr>
      <w:docPartBody>
        <w:p w:rsidR="007D2D88" w:rsidRDefault="007129CE" w:rsidP="007129CE">
          <w:pPr>
            <w:pStyle w:val="7B9FD8E4D3A342BDB34302FA16E33CFE"/>
          </w:pPr>
          <w:r w:rsidRPr="00B12BF8">
            <w:rPr>
              <w:rStyle w:val="PlaceholderText"/>
              <w:rFonts w:hint="eastAsia"/>
            </w:rPr>
            <w:t>单击此处输入文字。</w:t>
          </w:r>
        </w:p>
      </w:docPartBody>
    </w:docPart>
    <w:docPart>
      <w:docPartPr>
        <w:name w:val="A194F57DA7D9449AB662F09300A46B60"/>
        <w:category>
          <w:name w:val="General"/>
          <w:gallery w:val="placeholder"/>
        </w:category>
        <w:types>
          <w:type w:val="bbPlcHdr"/>
        </w:types>
        <w:behaviors>
          <w:behavior w:val="content"/>
        </w:behaviors>
        <w:guid w:val="{C996AA90-FA9C-43EC-9943-D26D38B85B1C}"/>
      </w:docPartPr>
      <w:docPartBody>
        <w:p w:rsidR="002D52C4" w:rsidRDefault="002D52C4" w:rsidP="002D52C4">
          <w:pPr>
            <w:pStyle w:val="A194F57DA7D9449AB662F09300A46B60"/>
          </w:pPr>
          <w:r>
            <w:rPr>
              <w:rStyle w:val="PlaceholderText"/>
            </w:rPr>
            <w:t>单击此处输入文字</w:t>
          </w:r>
          <w:r>
            <w:rPr>
              <w:rStyle w:val="PlaceholderText"/>
              <w:rFonts w:ascii="MS Gothic" w:eastAsia="MS Gothic" w:hAnsi="MS Gothic" w:cs="MS Gothic" w:hint="eastAsia"/>
            </w:rPr>
            <w:t>。</w:t>
          </w:r>
        </w:p>
      </w:docPartBody>
    </w:docPart>
    <w:docPart>
      <w:docPartPr>
        <w:name w:val="12AA7E43FF73441A996F7F4B6DBAA9C6"/>
        <w:category>
          <w:name w:val="General"/>
          <w:gallery w:val="placeholder"/>
        </w:category>
        <w:types>
          <w:type w:val="bbPlcHdr"/>
        </w:types>
        <w:behaviors>
          <w:behavior w:val="content"/>
        </w:behaviors>
        <w:guid w:val="{BD832B68-BF9B-41AF-B231-88DDF7EC9FAA}"/>
      </w:docPartPr>
      <w:docPartBody>
        <w:p w:rsidR="002D52C4" w:rsidRDefault="002D52C4" w:rsidP="002D52C4">
          <w:pPr>
            <w:pStyle w:val="12AA7E43FF73441A996F7F4B6DBAA9C6"/>
          </w:pPr>
          <w:r>
            <w:rPr>
              <w:rStyle w:val="PlaceholderText"/>
            </w:rPr>
            <w:t>单击此处输入文字</w:t>
          </w:r>
          <w:r>
            <w:rPr>
              <w:rStyle w:val="PlaceholderText"/>
              <w:rFonts w:ascii="MS Gothic" w:eastAsia="MS Gothic" w:hAnsi="MS Gothic" w:cs="MS Gothic" w:hint="eastAsia"/>
            </w:rPr>
            <w:t>。</w:t>
          </w:r>
        </w:p>
      </w:docPartBody>
    </w:docPart>
    <w:docPart>
      <w:docPartPr>
        <w:name w:val="E0DD9CD3A2524B81B35A969FC90D9E47"/>
        <w:category>
          <w:name w:val="General"/>
          <w:gallery w:val="placeholder"/>
        </w:category>
        <w:types>
          <w:type w:val="bbPlcHdr"/>
        </w:types>
        <w:behaviors>
          <w:behavior w:val="content"/>
        </w:behaviors>
        <w:guid w:val="{70FBF895-AF2E-411D-97D5-DFD22457C91C}"/>
      </w:docPartPr>
      <w:docPartBody>
        <w:p w:rsidR="002D52C4" w:rsidRDefault="002D52C4" w:rsidP="002D52C4">
          <w:pPr>
            <w:pStyle w:val="E0DD9CD3A2524B81B35A969FC90D9E47"/>
          </w:pPr>
          <w:r>
            <w:rPr>
              <w:rStyle w:val="PlaceholderText"/>
              <w:rFonts w:ascii="SimSun" w:eastAsia="SimSun" w:hAnsi="SimSun" w:cs="SimSun" w:hint="eastAsia"/>
            </w:rPr>
            <w:t>单击此处输入文字</w:t>
          </w:r>
          <w:r>
            <w:rPr>
              <w:rStyle w:val="PlaceholderText"/>
              <w:rFonts w:ascii="MS Gothic" w:eastAsia="MS Gothic" w:hAnsi="MS Gothic" w:cs="MS Gothic" w:hint="eastAsia"/>
            </w:rPr>
            <w:t>。</w:t>
          </w:r>
        </w:p>
      </w:docPartBody>
    </w:docPart>
    <w:docPart>
      <w:docPartPr>
        <w:name w:val="392D735AD078450B8FA04B7E1E7E3270"/>
        <w:category>
          <w:name w:val="General"/>
          <w:gallery w:val="placeholder"/>
        </w:category>
        <w:types>
          <w:type w:val="bbPlcHdr"/>
        </w:types>
        <w:behaviors>
          <w:behavior w:val="content"/>
        </w:behaviors>
        <w:guid w:val="{2E1DE1FC-D4C2-4719-A640-087BAD967E2A}"/>
      </w:docPartPr>
      <w:docPartBody>
        <w:p w:rsidR="002D52C4" w:rsidRDefault="002D52C4" w:rsidP="002D52C4">
          <w:pPr>
            <w:pStyle w:val="392D735AD078450B8FA04B7E1E7E3270"/>
          </w:pPr>
          <w:r>
            <w:rPr>
              <w:rStyle w:val="PlaceholderText"/>
            </w:rPr>
            <w:t>单击此处输入文字</w:t>
          </w:r>
          <w:r>
            <w:rPr>
              <w:rStyle w:val="PlaceholderText"/>
              <w:rFonts w:ascii="MS Gothic" w:eastAsia="MS Gothic" w:hAnsi="MS Gothic" w:cs="MS Gothic" w:hint="eastAsia"/>
            </w:rPr>
            <w:t>。</w:t>
          </w:r>
        </w:p>
      </w:docPartBody>
    </w:docPart>
    <w:docPart>
      <w:docPartPr>
        <w:name w:val="805BB0323CBE4F9C96EE4401D32EFE36"/>
        <w:category>
          <w:name w:val="General"/>
          <w:gallery w:val="placeholder"/>
        </w:category>
        <w:types>
          <w:type w:val="bbPlcHdr"/>
        </w:types>
        <w:behaviors>
          <w:behavior w:val="content"/>
        </w:behaviors>
        <w:guid w:val="{3839E9BB-B4B6-41C4-85DE-00600B81CED4}"/>
      </w:docPartPr>
      <w:docPartBody>
        <w:p w:rsidR="002D52C4" w:rsidRDefault="002D52C4" w:rsidP="002D52C4">
          <w:pPr>
            <w:pStyle w:val="805BB0323CBE4F9C96EE4401D32EFE36"/>
          </w:pPr>
          <w:r>
            <w:rPr>
              <w:rStyle w:val="PlaceholderText"/>
              <w:rFonts w:ascii="SimSun" w:eastAsia="SimSun" w:hAnsi="SimSun" w:cs="SimSun" w:hint="eastAsia"/>
            </w:rPr>
            <w:t>单击此处输入文字</w:t>
          </w:r>
          <w:r>
            <w:rPr>
              <w:rStyle w:val="PlaceholderText"/>
              <w:rFonts w:ascii="MS Gothic" w:eastAsia="MS Gothic" w:hAnsi="MS Gothic" w:cs="MS Gothic" w:hint="eastAsia"/>
            </w:rPr>
            <w:t>。</w:t>
          </w:r>
        </w:p>
      </w:docPartBody>
    </w:docPart>
    <w:docPart>
      <w:docPartPr>
        <w:name w:val="E86EE9E9C6144CE5A3AA96203550EC07"/>
        <w:category>
          <w:name w:val="General"/>
          <w:gallery w:val="placeholder"/>
        </w:category>
        <w:types>
          <w:type w:val="bbPlcHdr"/>
        </w:types>
        <w:behaviors>
          <w:behavior w:val="content"/>
        </w:behaviors>
        <w:guid w:val="{4CDEC5BB-043D-428D-97CA-DC9EF0F46A8D}"/>
      </w:docPartPr>
      <w:docPartBody>
        <w:p w:rsidR="002D52C4" w:rsidRDefault="002D52C4" w:rsidP="002D52C4">
          <w:pPr>
            <w:pStyle w:val="E86EE9E9C6144CE5A3AA96203550EC07"/>
          </w:pPr>
          <w:r>
            <w:rPr>
              <w:rStyle w:val="PlaceholderText"/>
            </w:rPr>
            <w:t>单击此处输入文字</w:t>
          </w:r>
          <w:r>
            <w:rPr>
              <w:rStyle w:val="PlaceholderText"/>
              <w:rFonts w:ascii="MS Mincho" w:eastAsia="MS Mincho" w:hAnsi="MS Mincho" w:cs="MS Mincho" w:hint="eastAsia"/>
            </w:rPr>
            <w:t>。</w:t>
          </w:r>
        </w:p>
      </w:docPartBody>
    </w:docPart>
    <w:docPart>
      <w:docPartPr>
        <w:name w:val="ECC566099EA94B548ECF9CE7A30E20AF"/>
        <w:category>
          <w:name w:val="General"/>
          <w:gallery w:val="placeholder"/>
        </w:category>
        <w:types>
          <w:type w:val="bbPlcHdr"/>
        </w:types>
        <w:behaviors>
          <w:behavior w:val="content"/>
        </w:behaviors>
        <w:guid w:val="{A9294A83-340A-430F-A411-F17D71566B1A}"/>
      </w:docPartPr>
      <w:docPartBody>
        <w:p w:rsidR="002D52C4" w:rsidRDefault="002D52C4" w:rsidP="002D52C4">
          <w:pPr>
            <w:pStyle w:val="ECC566099EA94B548ECF9CE7A30E20AF"/>
          </w:pPr>
          <w:r>
            <w:rPr>
              <w:rStyle w:val="PlaceholderText"/>
              <w:rFonts w:ascii="SimSun" w:eastAsia="SimSun" w:hAnsi="SimSun" w:cs="SimSun" w:hint="eastAsia"/>
            </w:rPr>
            <w:t>单击此处输入文字</w:t>
          </w:r>
          <w:r>
            <w:rPr>
              <w:rStyle w:val="PlaceholderText"/>
              <w:rFonts w:ascii="MS Mincho" w:eastAsia="MS Mincho" w:hAnsi="MS Mincho" w:cs="MS Mincho" w:hint="eastAsia"/>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7129CE"/>
    <w:rsid w:val="000C01C7"/>
    <w:rsid w:val="002D52C4"/>
    <w:rsid w:val="004D04C1"/>
    <w:rsid w:val="007129CE"/>
    <w:rsid w:val="007740CF"/>
    <w:rsid w:val="00785BA8"/>
    <w:rsid w:val="007D2D88"/>
    <w:rsid w:val="00832652"/>
    <w:rsid w:val="008D1AEF"/>
    <w:rsid w:val="009079FE"/>
    <w:rsid w:val="00966044"/>
    <w:rsid w:val="0099374D"/>
    <w:rsid w:val="009949AC"/>
    <w:rsid w:val="00A26BF9"/>
    <w:rsid w:val="00B52D65"/>
    <w:rsid w:val="00BE0219"/>
    <w:rsid w:val="00C95550"/>
    <w:rsid w:val="00DC52A0"/>
    <w:rsid w:val="00F8610D"/>
    <w:rsid w:val="00FD17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0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2C4"/>
  </w:style>
  <w:style w:type="paragraph" w:customStyle="1" w:styleId="5402CB37E6BA4647A200F72F7E394EB6">
    <w:name w:val="5402CB37E6BA4647A200F72F7E394EB6"/>
    <w:rsid w:val="007129CE"/>
  </w:style>
  <w:style w:type="paragraph" w:customStyle="1" w:styleId="26D88D27E37F4D1C93FCE818FF6EAE5D">
    <w:name w:val="26D88D27E37F4D1C93FCE818FF6EAE5D"/>
    <w:rsid w:val="007129CE"/>
  </w:style>
  <w:style w:type="paragraph" w:customStyle="1" w:styleId="7B9FD8E4D3A342BDB34302FA16E33CFE">
    <w:name w:val="7B9FD8E4D3A342BDB34302FA16E33CFE"/>
    <w:rsid w:val="007129CE"/>
  </w:style>
  <w:style w:type="paragraph" w:customStyle="1" w:styleId="E396A52997C34BCDBB754C732E010182">
    <w:name w:val="E396A52997C34BCDBB754C732E010182"/>
    <w:rsid w:val="007D2D88"/>
  </w:style>
  <w:style w:type="paragraph" w:customStyle="1" w:styleId="9CF263C3D0334B17AEA37CA18232EF52">
    <w:name w:val="9CF263C3D0334B17AEA37CA18232EF52"/>
    <w:rsid w:val="00A26BF9"/>
    <w:pPr>
      <w:spacing w:after="160" w:line="259" w:lineRule="auto"/>
    </w:pPr>
    <w:rPr>
      <w:lang w:val="en-US" w:eastAsia="en-US"/>
    </w:rPr>
  </w:style>
  <w:style w:type="paragraph" w:customStyle="1" w:styleId="13A85C5BDE4E4BDB904AD54F0E1AFF17">
    <w:name w:val="13A85C5BDE4E4BDB904AD54F0E1AFF17"/>
    <w:rsid w:val="00A26BF9"/>
    <w:pPr>
      <w:spacing w:after="160" w:line="259" w:lineRule="auto"/>
    </w:pPr>
    <w:rPr>
      <w:lang w:val="en-US" w:eastAsia="en-US"/>
    </w:rPr>
  </w:style>
  <w:style w:type="paragraph" w:customStyle="1" w:styleId="A194F57DA7D9449AB662F09300A46B60">
    <w:name w:val="A194F57DA7D9449AB662F09300A46B60"/>
    <w:rsid w:val="002D52C4"/>
    <w:pPr>
      <w:spacing w:after="160" w:line="259" w:lineRule="auto"/>
    </w:pPr>
    <w:rPr>
      <w:lang w:val="en-US" w:eastAsia="en-US"/>
    </w:rPr>
  </w:style>
  <w:style w:type="paragraph" w:customStyle="1" w:styleId="12AA7E43FF73441A996F7F4B6DBAA9C6">
    <w:name w:val="12AA7E43FF73441A996F7F4B6DBAA9C6"/>
    <w:rsid w:val="002D52C4"/>
    <w:pPr>
      <w:spacing w:after="160" w:line="259" w:lineRule="auto"/>
    </w:pPr>
    <w:rPr>
      <w:lang w:val="en-US" w:eastAsia="en-US"/>
    </w:rPr>
  </w:style>
  <w:style w:type="paragraph" w:customStyle="1" w:styleId="E0DD9CD3A2524B81B35A969FC90D9E47">
    <w:name w:val="E0DD9CD3A2524B81B35A969FC90D9E47"/>
    <w:rsid w:val="002D52C4"/>
    <w:pPr>
      <w:spacing w:after="160" w:line="259" w:lineRule="auto"/>
    </w:pPr>
    <w:rPr>
      <w:lang w:val="en-US" w:eastAsia="en-US"/>
    </w:rPr>
  </w:style>
  <w:style w:type="paragraph" w:customStyle="1" w:styleId="B9FE00278D434483B43A3E0FED344DAF">
    <w:name w:val="B9FE00278D434483B43A3E0FED344DAF"/>
    <w:rsid w:val="002D52C4"/>
    <w:pPr>
      <w:spacing w:after="160" w:line="259" w:lineRule="auto"/>
    </w:pPr>
    <w:rPr>
      <w:lang w:val="en-US" w:eastAsia="en-US"/>
    </w:rPr>
  </w:style>
  <w:style w:type="paragraph" w:customStyle="1" w:styleId="1E8910C54C3D4647811AA02A091ED5F9">
    <w:name w:val="1E8910C54C3D4647811AA02A091ED5F9"/>
    <w:rsid w:val="002D52C4"/>
    <w:pPr>
      <w:spacing w:after="160" w:line="259" w:lineRule="auto"/>
    </w:pPr>
    <w:rPr>
      <w:lang w:val="en-US" w:eastAsia="en-US"/>
    </w:rPr>
  </w:style>
  <w:style w:type="paragraph" w:customStyle="1" w:styleId="392D735AD078450B8FA04B7E1E7E3270">
    <w:name w:val="392D735AD078450B8FA04B7E1E7E3270"/>
    <w:rsid w:val="002D52C4"/>
    <w:pPr>
      <w:spacing w:after="160" w:line="259" w:lineRule="auto"/>
    </w:pPr>
    <w:rPr>
      <w:lang w:val="en-US" w:eastAsia="en-US"/>
    </w:rPr>
  </w:style>
  <w:style w:type="paragraph" w:customStyle="1" w:styleId="805BB0323CBE4F9C96EE4401D32EFE36">
    <w:name w:val="805BB0323CBE4F9C96EE4401D32EFE36"/>
    <w:rsid w:val="002D52C4"/>
    <w:pPr>
      <w:spacing w:after="160" w:line="259" w:lineRule="auto"/>
    </w:pPr>
    <w:rPr>
      <w:lang w:val="en-US" w:eastAsia="en-US"/>
    </w:rPr>
  </w:style>
  <w:style w:type="paragraph" w:customStyle="1" w:styleId="E86EE9E9C6144CE5A3AA96203550EC07">
    <w:name w:val="E86EE9E9C6144CE5A3AA96203550EC07"/>
    <w:rsid w:val="002D52C4"/>
    <w:pPr>
      <w:spacing w:after="160" w:line="259" w:lineRule="auto"/>
    </w:pPr>
    <w:rPr>
      <w:lang w:val="en-US" w:eastAsia="en-US"/>
    </w:rPr>
  </w:style>
  <w:style w:type="paragraph" w:customStyle="1" w:styleId="ECC566099EA94B548ECF9CE7A30E20AF">
    <w:name w:val="ECC566099EA94B548ECF9CE7A30E20AF"/>
    <w:rsid w:val="002D52C4"/>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52DBA-6538-404A-93FE-0DB45EB9C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RPM-2016</Template>
  <TotalTime>43</TotalTime>
  <Pages>14</Pages>
  <Words>18961</Words>
  <Characters>108080</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Authors, Title ...</Company>
  <LinksUpToDate>false</LinksUpToDate>
  <CharactersWithSpaces>12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Santi</dc:creator>
  <cp:lastModifiedBy>ACER</cp:lastModifiedBy>
  <cp:revision>5</cp:revision>
  <cp:lastPrinted>2017-03-01T10:04:00Z</cp:lastPrinted>
  <dcterms:created xsi:type="dcterms:W3CDTF">2020-10-30T09:07:00Z</dcterms:created>
  <dcterms:modified xsi:type="dcterms:W3CDTF">2021-04-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cc7400-9275-3340-b752-cabc9062c1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